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057337"/>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057338"/>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3DA775E0" w14:textId="02AB40A9" w:rsidR="00A62CEB"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057337" w:history="1">
            <w:r w:rsidR="00A62CEB" w:rsidRPr="00A821DA">
              <w:rPr>
                <w:rStyle w:val="Hyperlink"/>
                <w:noProof/>
              </w:rPr>
              <w:t>Eidesstattliche Erklärung</w:t>
            </w:r>
            <w:r w:rsidR="00A62CEB">
              <w:rPr>
                <w:noProof/>
                <w:webHidden/>
              </w:rPr>
              <w:tab/>
            </w:r>
            <w:r w:rsidR="00A62CEB">
              <w:rPr>
                <w:noProof/>
                <w:webHidden/>
              </w:rPr>
              <w:fldChar w:fldCharType="begin"/>
            </w:r>
            <w:r w:rsidR="00A62CEB">
              <w:rPr>
                <w:noProof/>
                <w:webHidden/>
              </w:rPr>
              <w:instrText xml:space="preserve"> PAGEREF _Toc93057337 \h </w:instrText>
            </w:r>
            <w:r w:rsidR="00A62CEB">
              <w:rPr>
                <w:noProof/>
                <w:webHidden/>
              </w:rPr>
            </w:r>
            <w:r w:rsidR="00A62CEB">
              <w:rPr>
                <w:noProof/>
                <w:webHidden/>
              </w:rPr>
              <w:fldChar w:fldCharType="separate"/>
            </w:r>
            <w:r w:rsidR="00A62CEB">
              <w:rPr>
                <w:noProof/>
                <w:webHidden/>
              </w:rPr>
              <w:t>2</w:t>
            </w:r>
            <w:r w:rsidR="00A62CEB">
              <w:rPr>
                <w:noProof/>
                <w:webHidden/>
              </w:rPr>
              <w:fldChar w:fldCharType="end"/>
            </w:r>
          </w:hyperlink>
        </w:p>
        <w:p w14:paraId="5C61EDF0" w14:textId="5102ED25" w:rsidR="00A62CEB" w:rsidRDefault="00167F1C">
          <w:pPr>
            <w:pStyle w:val="Verzeichnis1"/>
            <w:tabs>
              <w:tab w:val="right" w:leader="dot" w:pos="9062"/>
            </w:tabs>
            <w:rPr>
              <w:rFonts w:asciiTheme="minorHAnsi" w:eastAsiaTheme="minorEastAsia" w:hAnsiTheme="minorHAnsi"/>
              <w:noProof/>
              <w:sz w:val="22"/>
              <w:lang w:eastAsia="de-DE"/>
            </w:rPr>
          </w:pPr>
          <w:hyperlink w:anchor="_Toc93057338" w:history="1">
            <w:r w:rsidR="00A62CEB" w:rsidRPr="00A821DA">
              <w:rPr>
                <w:rStyle w:val="Hyperlink"/>
                <w:rFonts w:cs="Arial"/>
                <w:noProof/>
              </w:rPr>
              <w:t>Abstract</w:t>
            </w:r>
            <w:r w:rsidR="00A62CEB">
              <w:rPr>
                <w:noProof/>
                <w:webHidden/>
              </w:rPr>
              <w:tab/>
            </w:r>
            <w:r w:rsidR="00A62CEB">
              <w:rPr>
                <w:noProof/>
                <w:webHidden/>
              </w:rPr>
              <w:fldChar w:fldCharType="begin"/>
            </w:r>
            <w:r w:rsidR="00A62CEB">
              <w:rPr>
                <w:noProof/>
                <w:webHidden/>
              </w:rPr>
              <w:instrText xml:space="preserve"> PAGEREF _Toc93057338 \h </w:instrText>
            </w:r>
            <w:r w:rsidR="00A62CEB">
              <w:rPr>
                <w:noProof/>
                <w:webHidden/>
              </w:rPr>
            </w:r>
            <w:r w:rsidR="00A62CEB">
              <w:rPr>
                <w:noProof/>
                <w:webHidden/>
              </w:rPr>
              <w:fldChar w:fldCharType="separate"/>
            </w:r>
            <w:r w:rsidR="00A62CEB">
              <w:rPr>
                <w:noProof/>
                <w:webHidden/>
              </w:rPr>
              <w:t>3</w:t>
            </w:r>
            <w:r w:rsidR="00A62CEB">
              <w:rPr>
                <w:noProof/>
                <w:webHidden/>
              </w:rPr>
              <w:fldChar w:fldCharType="end"/>
            </w:r>
          </w:hyperlink>
        </w:p>
        <w:p w14:paraId="33F1E8AE" w14:textId="0615E18E" w:rsidR="00A62CEB" w:rsidRDefault="00167F1C">
          <w:pPr>
            <w:pStyle w:val="Verzeichnis1"/>
            <w:tabs>
              <w:tab w:val="right" w:leader="dot" w:pos="9062"/>
            </w:tabs>
            <w:rPr>
              <w:rFonts w:asciiTheme="minorHAnsi" w:eastAsiaTheme="minorEastAsia" w:hAnsiTheme="minorHAnsi"/>
              <w:noProof/>
              <w:sz w:val="22"/>
              <w:lang w:eastAsia="de-DE"/>
            </w:rPr>
          </w:pPr>
          <w:hyperlink w:anchor="_Toc93057339" w:history="1">
            <w:r w:rsidR="00A62CEB" w:rsidRPr="00A821DA">
              <w:rPr>
                <w:rStyle w:val="Hyperlink"/>
                <w:noProof/>
              </w:rPr>
              <w:t>Abbildungsverzeichnis</w:t>
            </w:r>
            <w:r w:rsidR="00A62CEB">
              <w:rPr>
                <w:noProof/>
                <w:webHidden/>
              </w:rPr>
              <w:tab/>
            </w:r>
            <w:r w:rsidR="00A62CEB">
              <w:rPr>
                <w:noProof/>
                <w:webHidden/>
              </w:rPr>
              <w:fldChar w:fldCharType="begin"/>
            </w:r>
            <w:r w:rsidR="00A62CEB">
              <w:rPr>
                <w:noProof/>
                <w:webHidden/>
              </w:rPr>
              <w:instrText xml:space="preserve"> PAGEREF _Toc93057339 \h </w:instrText>
            </w:r>
            <w:r w:rsidR="00A62CEB">
              <w:rPr>
                <w:noProof/>
                <w:webHidden/>
              </w:rPr>
            </w:r>
            <w:r w:rsidR="00A62CEB">
              <w:rPr>
                <w:noProof/>
                <w:webHidden/>
              </w:rPr>
              <w:fldChar w:fldCharType="separate"/>
            </w:r>
            <w:r w:rsidR="00A62CEB">
              <w:rPr>
                <w:noProof/>
                <w:webHidden/>
              </w:rPr>
              <w:t>6</w:t>
            </w:r>
            <w:r w:rsidR="00A62CEB">
              <w:rPr>
                <w:noProof/>
                <w:webHidden/>
              </w:rPr>
              <w:fldChar w:fldCharType="end"/>
            </w:r>
          </w:hyperlink>
        </w:p>
        <w:p w14:paraId="6278228A" w14:textId="09C4AE83" w:rsidR="00A62CEB" w:rsidRDefault="00167F1C">
          <w:pPr>
            <w:pStyle w:val="Verzeichnis1"/>
            <w:tabs>
              <w:tab w:val="right" w:leader="dot" w:pos="9062"/>
            </w:tabs>
            <w:rPr>
              <w:rFonts w:asciiTheme="minorHAnsi" w:eastAsiaTheme="minorEastAsia" w:hAnsiTheme="minorHAnsi"/>
              <w:noProof/>
              <w:sz w:val="22"/>
              <w:lang w:eastAsia="de-DE"/>
            </w:rPr>
          </w:pPr>
          <w:hyperlink w:anchor="_Toc93057340" w:history="1">
            <w:r w:rsidR="00A62CEB" w:rsidRPr="00A821DA">
              <w:rPr>
                <w:rStyle w:val="Hyperlink"/>
                <w:noProof/>
              </w:rPr>
              <w:t>Tabellenverzeichnis</w:t>
            </w:r>
            <w:r w:rsidR="00A62CEB">
              <w:rPr>
                <w:noProof/>
                <w:webHidden/>
              </w:rPr>
              <w:tab/>
            </w:r>
            <w:r w:rsidR="00A62CEB">
              <w:rPr>
                <w:noProof/>
                <w:webHidden/>
              </w:rPr>
              <w:fldChar w:fldCharType="begin"/>
            </w:r>
            <w:r w:rsidR="00A62CEB">
              <w:rPr>
                <w:noProof/>
                <w:webHidden/>
              </w:rPr>
              <w:instrText xml:space="preserve"> PAGEREF _Toc93057340 \h </w:instrText>
            </w:r>
            <w:r w:rsidR="00A62CEB">
              <w:rPr>
                <w:noProof/>
                <w:webHidden/>
              </w:rPr>
            </w:r>
            <w:r w:rsidR="00A62CEB">
              <w:rPr>
                <w:noProof/>
                <w:webHidden/>
              </w:rPr>
              <w:fldChar w:fldCharType="separate"/>
            </w:r>
            <w:r w:rsidR="00A62CEB">
              <w:rPr>
                <w:noProof/>
                <w:webHidden/>
              </w:rPr>
              <w:t>7</w:t>
            </w:r>
            <w:r w:rsidR="00A62CEB">
              <w:rPr>
                <w:noProof/>
                <w:webHidden/>
              </w:rPr>
              <w:fldChar w:fldCharType="end"/>
            </w:r>
          </w:hyperlink>
        </w:p>
        <w:p w14:paraId="35D20557" w14:textId="0D0E5A59" w:rsidR="00A62CEB" w:rsidRDefault="00167F1C">
          <w:pPr>
            <w:pStyle w:val="Verzeichnis1"/>
            <w:tabs>
              <w:tab w:val="right" w:leader="dot" w:pos="9062"/>
            </w:tabs>
            <w:rPr>
              <w:rFonts w:asciiTheme="minorHAnsi" w:eastAsiaTheme="minorEastAsia" w:hAnsiTheme="minorHAnsi"/>
              <w:noProof/>
              <w:sz w:val="22"/>
              <w:lang w:eastAsia="de-DE"/>
            </w:rPr>
          </w:pPr>
          <w:hyperlink w:anchor="_Toc93057341" w:history="1">
            <w:r w:rsidR="00A62CEB" w:rsidRPr="00A821DA">
              <w:rPr>
                <w:rStyle w:val="Hyperlink"/>
                <w:noProof/>
              </w:rPr>
              <w:t>Abkürzungsverzeichnis</w:t>
            </w:r>
            <w:r w:rsidR="00A62CEB">
              <w:rPr>
                <w:noProof/>
                <w:webHidden/>
              </w:rPr>
              <w:tab/>
            </w:r>
            <w:r w:rsidR="00A62CEB">
              <w:rPr>
                <w:noProof/>
                <w:webHidden/>
              </w:rPr>
              <w:fldChar w:fldCharType="begin"/>
            </w:r>
            <w:r w:rsidR="00A62CEB">
              <w:rPr>
                <w:noProof/>
                <w:webHidden/>
              </w:rPr>
              <w:instrText xml:space="preserve"> PAGEREF _Toc93057341 \h </w:instrText>
            </w:r>
            <w:r w:rsidR="00A62CEB">
              <w:rPr>
                <w:noProof/>
                <w:webHidden/>
              </w:rPr>
            </w:r>
            <w:r w:rsidR="00A62CEB">
              <w:rPr>
                <w:noProof/>
                <w:webHidden/>
              </w:rPr>
              <w:fldChar w:fldCharType="separate"/>
            </w:r>
            <w:r w:rsidR="00A62CEB">
              <w:rPr>
                <w:noProof/>
                <w:webHidden/>
              </w:rPr>
              <w:t>8</w:t>
            </w:r>
            <w:r w:rsidR="00A62CEB">
              <w:rPr>
                <w:noProof/>
                <w:webHidden/>
              </w:rPr>
              <w:fldChar w:fldCharType="end"/>
            </w:r>
          </w:hyperlink>
        </w:p>
        <w:p w14:paraId="5523A216" w14:textId="7D56DF62"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42" w:history="1">
            <w:r w:rsidR="00A62CEB" w:rsidRPr="00A821DA">
              <w:rPr>
                <w:rStyle w:val="Hyperlink"/>
                <w:noProof/>
              </w:rPr>
              <w:t>1.</w:t>
            </w:r>
            <w:r w:rsidR="00A62CEB">
              <w:rPr>
                <w:rFonts w:asciiTheme="minorHAnsi" w:eastAsiaTheme="minorEastAsia" w:hAnsiTheme="minorHAnsi"/>
                <w:noProof/>
                <w:sz w:val="22"/>
                <w:lang w:eastAsia="de-DE"/>
              </w:rPr>
              <w:tab/>
            </w:r>
            <w:r w:rsidR="00A62CEB" w:rsidRPr="00A821DA">
              <w:rPr>
                <w:rStyle w:val="Hyperlink"/>
                <w:noProof/>
              </w:rPr>
              <w:t>Einleitung</w:t>
            </w:r>
            <w:r w:rsidR="00A62CEB">
              <w:rPr>
                <w:noProof/>
                <w:webHidden/>
              </w:rPr>
              <w:tab/>
            </w:r>
            <w:r w:rsidR="00A62CEB">
              <w:rPr>
                <w:noProof/>
                <w:webHidden/>
              </w:rPr>
              <w:fldChar w:fldCharType="begin"/>
            </w:r>
            <w:r w:rsidR="00A62CEB">
              <w:rPr>
                <w:noProof/>
                <w:webHidden/>
              </w:rPr>
              <w:instrText xml:space="preserve"> PAGEREF _Toc93057342 \h </w:instrText>
            </w:r>
            <w:r w:rsidR="00A62CEB">
              <w:rPr>
                <w:noProof/>
                <w:webHidden/>
              </w:rPr>
            </w:r>
            <w:r w:rsidR="00A62CEB">
              <w:rPr>
                <w:noProof/>
                <w:webHidden/>
              </w:rPr>
              <w:fldChar w:fldCharType="separate"/>
            </w:r>
            <w:r w:rsidR="00A62CEB">
              <w:rPr>
                <w:noProof/>
                <w:webHidden/>
              </w:rPr>
              <w:t>9</w:t>
            </w:r>
            <w:r w:rsidR="00A62CEB">
              <w:rPr>
                <w:noProof/>
                <w:webHidden/>
              </w:rPr>
              <w:fldChar w:fldCharType="end"/>
            </w:r>
          </w:hyperlink>
        </w:p>
        <w:p w14:paraId="530E0AC5" w14:textId="73C1A213"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43" w:history="1">
            <w:r w:rsidR="00A62CEB" w:rsidRPr="00A821DA">
              <w:rPr>
                <w:rStyle w:val="Hyperlink"/>
                <w:noProof/>
              </w:rPr>
              <w:t>1.1</w:t>
            </w:r>
            <w:r w:rsidR="00A62CEB">
              <w:rPr>
                <w:rFonts w:asciiTheme="minorHAnsi" w:eastAsiaTheme="minorEastAsia" w:hAnsiTheme="minorHAnsi"/>
                <w:noProof/>
                <w:sz w:val="22"/>
                <w:lang w:eastAsia="de-DE"/>
              </w:rPr>
              <w:tab/>
            </w:r>
            <w:r w:rsidR="00A62CEB" w:rsidRPr="00A821DA">
              <w:rPr>
                <w:rStyle w:val="Hyperlink"/>
                <w:noProof/>
              </w:rPr>
              <w:t>Nutzen dieser Bachelorarbeit</w:t>
            </w:r>
            <w:r w:rsidR="00A62CEB">
              <w:rPr>
                <w:noProof/>
                <w:webHidden/>
              </w:rPr>
              <w:tab/>
            </w:r>
            <w:r w:rsidR="00A62CEB">
              <w:rPr>
                <w:noProof/>
                <w:webHidden/>
              </w:rPr>
              <w:fldChar w:fldCharType="begin"/>
            </w:r>
            <w:r w:rsidR="00A62CEB">
              <w:rPr>
                <w:noProof/>
                <w:webHidden/>
              </w:rPr>
              <w:instrText xml:space="preserve"> PAGEREF _Toc93057343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5CC00D2B" w14:textId="4F80F883"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44" w:history="1">
            <w:r w:rsidR="00A62CEB" w:rsidRPr="00A821DA">
              <w:rPr>
                <w:rStyle w:val="Hyperlink"/>
                <w:noProof/>
              </w:rPr>
              <w:t>1.2</w:t>
            </w:r>
            <w:r w:rsidR="00A62CEB">
              <w:rPr>
                <w:rFonts w:asciiTheme="minorHAnsi" w:eastAsiaTheme="minorEastAsia" w:hAnsiTheme="minorHAnsi"/>
                <w:noProof/>
                <w:sz w:val="22"/>
                <w:lang w:eastAsia="de-DE"/>
              </w:rPr>
              <w:tab/>
            </w:r>
            <w:r w:rsidR="00A62CEB" w:rsidRPr="00A821DA">
              <w:rPr>
                <w:rStyle w:val="Hyperlink"/>
                <w:noProof/>
              </w:rPr>
              <w:t>Die Problemstellung</w:t>
            </w:r>
            <w:r w:rsidR="00A62CEB">
              <w:rPr>
                <w:noProof/>
                <w:webHidden/>
              </w:rPr>
              <w:tab/>
            </w:r>
            <w:r w:rsidR="00A62CEB">
              <w:rPr>
                <w:noProof/>
                <w:webHidden/>
              </w:rPr>
              <w:fldChar w:fldCharType="begin"/>
            </w:r>
            <w:r w:rsidR="00A62CEB">
              <w:rPr>
                <w:noProof/>
                <w:webHidden/>
              </w:rPr>
              <w:instrText xml:space="preserve"> PAGEREF _Toc93057344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4EC61026" w14:textId="77534704" w:rsidR="00A62CEB" w:rsidRDefault="00167F1C">
          <w:pPr>
            <w:pStyle w:val="Verzeichnis3"/>
            <w:tabs>
              <w:tab w:val="left" w:pos="1320"/>
              <w:tab w:val="right" w:leader="dot" w:pos="9062"/>
            </w:tabs>
            <w:rPr>
              <w:rFonts w:asciiTheme="minorHAnsi" w:eastAsiaTheme="minorEastAsia" w:hAnsiTheme="minorHAnsi"/>
              <w:noProof/>
              <w:sz w:val="22"/>
              <w:lang w:eastAsia="de-DE"/>
            </w:rPr>
          </w:pPr>
          <w:hyperlink w:anchor="_Toc93057345" w:history="1">
            <w:r w:rsidR="00A62CEB" w:rsidRPr="00A821DA">
              <w:rPr>
                <w:rStyle w:val="Hyperlink"/>
                <w:noProof/>
              </w:rPr>
              <w:t>1.2.1</w:t>
            </w:r>
            <w:r w:rsidR="00A62CEB">
              <w:rPr>
                <w:rFonts w:asciiTheme="minorHAnsi" w:eastAsiaTheme="minorEastAsia" w:hAnsiTheme="minorHAnsi"/>
                <w:noProof/>
                <w:sz w:val="22"/>
                <w:lang w:eastAsia="de-DE"/>
              </w:rPr>
              <w:tab/>
            </w:r>
            <w:r w:rsidR="00A62CEB" w:rsidRPr="00A821DA">
              <w:rPr>
                <w:rStyle w:val="Hyperlink"/>
                <w:noProof/>
              </w:rPr>
              <w:t>Die Projekterstellung</w:t>
            </w:r>
            <w:r w:rsidR="00A62CEB">
              <w:rPr>
                <w:noProof/>
                <w:webHidden/>
              </w:rPr>
              <w:tab/>
            </w:r>
            <w:r w:rsidR="00A62CEB">
              <w:rPr>
                <w:noProof/>
                <w:webHidden/>
              </w:rPr>
              <w:fldChar w:fldCharType="begin"/>
            </w:r>
            <w:r w:rsidR="00A62CEB">
              <w:rPr>
                <w:noProof/>
                <w:webHidden/>
              </w:rPr>
              <w:instrText xml:space="preserve"> PAGEREF _Toc93057345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1F66605E" w14:textId="1B81FA5F" w:rsidR="00A62CEB" w:rsidRDefault="00167F1C">
          <w:pPr>
            <w:pStyle w:val="Verzeichnis3"/>
            <w:tabs>
              <w:tab w:val="left" w:pos="1320"/>
              <w:tab w:val="right" w:leader="dot" w:pos="9062"/>
            </w:tabs>
            <w:rPr>
              <w:rFonts w:asciiTheme="minorHAnsi" w:eastAsiaTheme="minorEastAsia" w:hAnsiTheme="minorHAnsi"/>
              <w:noProof/>
              <w:sz w:val="22"/>
              <w:lang w:eastAsia="de-DE"/>
            </w:rPr>
          </w:pPr>
          <w:hyperlink w:anchor="_Toc93057346" w:history="1">
            <w:r w:rsidR="00A62CEB" w:rsidRPr="00A821DA">
              <w:rPr>
                <w:rStyle w:val="Hyperlink"/>
                <w:noProof/>
              </w:rPr>
              <w:t>1.2.2</w:t>
            </w:r>
            <w:r w:rsidR="00A62CEB">
              <w:rPr>
                <w:rFonts w:asciiTheme="minorHAnsi" w:eastAsiaTheme="minorEastAsia" w:hAnsiTheme="minorHAnsi"/>
                <w:noProof/>
                <w:sz w:val="22"/>
                <w:lang w:eastAsia="de-DE"/>
              </w:rPr>
              <w:tab/>
            </w:r>
            <w:r w:rsidR="00A62CEB" w:rsidRPr="00A821DA">
              <w:rPr>
                <w:rStyle w:val="Hyperlink"/>
                <w:noProof/>
              </w:rPr>
              <w:t>Die Projektaktualisierung</w:t>
            </w:r>
            <w:r w:rsidR="00A62CEB">
              <w:rPr>
                <w:noProof/>
                <w:webHidden/>
              </w:rPr>
              <w:tab/>
            </w:r>
            <w:r w:rsidR="00A62CEB">
              <w:rPr>
                <w:noProof/>
                <w:webHidden/>
              </w:rPr>
              <w:fldChar w:fldCharType="begin"/>
            </w:r>
            <w:r w:rsidR="00A62CEB">
              <w:rPr>
                <w:noProof/>
                <w:webHidden/>
              </w:rPr>
              <w:instrText xml:space="preserve"> PAGEREF _Toc93057346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358BB277" w14:textId="0E8A23C1"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47" w:history="1">
            <w:r w:rsidR="00A62CEB" w:rsidRPr="00A821DA">
              <w:rPr>
                <w:rStyle w:val="Hyperlink"/>
                <w:noProof/>
              </w:rPr>
              <w:t>1.3</w:t>
            </w:r>
            <w:r w:rsidR="00A62CEB">
              <w:rPr>
                <w:rFonts w:asciiTheme="minorHAnsi" w:eastAsiaTheme="minorEastAsia" w:hAnsiTheme="minorHAnsi"/>
                <w:noProof/>
                <w:sz w:val="22"/>
                <w:lang w:eastAsia="de-DE"/>
              </w:rPr>
              <w:tab/>
            </w:r>
            <w:r w:rsidR="00A62CEB" w:rsidRPr="00A821DA">
              <w:rPr>
                <w:rStyle w:val="Hyperlink"/>
                <w:noProof/>
              </w:rPr>
              <w:t>Ziel dieser Bachelorarbeit</w:t>
            </w:r>
            <w:r w:rsidR="00A62CEB">
              <w:rPr>
                <w:noProof/>
                <w:webHidden/>
              </w:rPr>
              <w:tab/>
            </w:r>
            <w:r w:rsidR="00A62CEB">
              <w:rPr>
                <w:noProof/>
                <w:webHidden/>
              </w:rPr>
              <w:fldChar w:fldCharType="begin"/>
            </w:r>
            <w:r w:rsidR="00A62CEB">
              <w:rPr>
                <w:noProof/>
                <w:webHidden/>
              </w:rPr>
              <w:instrText xml:space="preserve"> PAGEREF _Toc93057347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4B4A6189" w14:textId="41F0B952"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48" w:history="1">
            <w:r w:rsidR="00A62CEB" w:rsidRPr="00A821DA">
              <w:rPr>
                <w:rStyle w:val="Hyperlink"/>
                <w:noProof/>
              </w:rPr>
              <w:t>1.4</w:t>
            </w:r>
            <w:r w:rsidR="00A62CEB">
              <w:rPr>
                <w:rFonts w:asciiTheme="minorHAnsi" w:eastAsiaTheme="minorEastAsia" w:hAnsiTheme="minorHAnsi"/>
                <w:noProof/>
                <w:sz w:val="22"/>
                <w:lang w:eastAsia="de-DE"/>
              </w:rPr>
              <w:tab/>
            </w:r>
            <w:r w:rsidR="00A62CEB" w:rsidRPr="00A821DA">
              <w:rPr>
                <w:rStyle w:val="Hyperlink"/>
                <w:noProof/>
              </w:rPr>
              <w:t>Weiterer Aufbau</w:t>
            </w:r>
            <w:r w:rsidR="00A62CEB">
              <w:rPr>
                <w:noProof/>
                <w:webHidden/>
              </w:rPr>
              <w:tab/>
            </w:r>
            <w:r w:rsidR="00A62CEB">
              <w:rPr>
                <w:noProof/>
                <w:webHidden/>
              </w:rPr>
              <w:fldChar w:fldCharType="begin"/>
            </w:r>
            <w:r w:rsidR="00A62CEB">
              <w:rPr>
                <w:noProof/>
                <w:webHidden/>
              </w:rPr>
              <w:instrText xml:space="preserve"> PAGEREF _Toc93057348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7F8CAA98" w14:textId="1FEF3355"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49" w:history="1">
            <w:r w:rsidR="00A62CEB" w:rsidRPr="00A821DA">
              <w:rPr>
                <w:rStyle w:val="Hyperlink"/>
                <w:noProof/>
              </w:rPr>
              <w:t>2.</w:t>
            </w:r>
            <w:r w:rsidR="00A62CEB">
              <w:rPr>
                <w:rFonts w:asciiTheme="minorHAnsi" w:eastAsiaTheme="minorEastAsia" w:hAnsiTheme="minorHAnsi"/>
                <w:noProof/>
                <w:sz w:val="22"/>
                <w:lang w:eastAsia="de-DE"/>
              </w:rPr>
              <w:tab/>
            </w:r>
            <w:r w:rsidR="00A62CEB" w:rsidRPr="00A821DA">
              <w:rPr>
                <w:rStyle w:val="Hyperlink"/>
                <w:noProof/>
              </w:rPr>
              <w:t>Grundlagen</w:t>
            </w:r>
            <w:r w:rsidR="00A62CEB">
              <w:rPr>
                <w:noProof/>
                <w:webHidden/>
              </w:rPr>
              <w:tab/>
            </w:r>
            <w:r w:rsidR="00A62CEB">
              <w:rPr>
                <w:noProof/>
                <w:webHidden/>
              </w:rPr>
              <w:fldChar w:fldCharType="begin"/>
            </w:r>
            <w:r w:rsidR="00A62CEB">
              <w:rPr>
                <w:noProof/>
                <w:webHidden/>
              </w:rPr>
              <w:instrText xml:space="preserve"> PAGEREF _Toc93057349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527983A7" w14:textId="2689270C"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0" w:history="1">
            <w:r w:rsidR="00A62CEB" w:rsidRPr="00A821DA">
              <w:rPr>
                <w:rStyle w:val="Hyperlink"/>
                <w:noProof/>
              </w:rPr>
              <w:t>2.1</w:t>
            </w:r>
            <w:r w:rsidR="00A62CEB">
              <w:rPr>
                <w:rFonts w:asciiTheme="minorHAnsi" w:eastAsiaTheme="minorEastAsia" w:hAnsiTheme="minorHAnsi"/>
                <w:noProof/>
                <w:sz w:val="22"/>
                <w:lang w:eastAsia="de-DE"/>
              </w:rPr>
              <w:tab/>
            </w:r>
            <w:r w:rsidR="00A62CEB" w:rsidRPr="00A821DA">
              <w:rPr>
                <w:rStyle w:val="Hyperlink"/>
                <w:noProof/>
              </w:rPr>
              <w:t>Softwareprojekte</w:t>
            </w:r>
            <w:r w:rsidR="00A62CEB">
              <w:rPr>
                <w:noProof/>
                <w:webHidden/>
              </w:rPr>
              <w:tab/>
            </w:r>
            <w:r w:rsidR="00A62CEB">
              <w:rPr>
                <w:noProof/>
                <w:webHidden/>
              </w:rPr>
              <w:fldChar w:fldCharType="begin"/>
            </w:r>
            <w:r w:rsidR="00A62CEB">
              <w:rPr>
                <w:noProof/>
                <w:webHidden/>
              </w:rPr>
              <w:instrText xml:space="preserve"> PAGEREF _Toc93057350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ABC7004" w14:textId="325458B4"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1" w:history="1">
            <w:r w:rsidR="00A62CEB" w:rsidRPr="00A821DA">
              <w:rPr>
                <w:rStyle w:val="Hyperlink"/>
                <w:noProof/>
              </w:rPr>
              <w:t>2.2</w:t>
            </w:r>
            <w:r w:rsidR="00A62CEB">
              <w:rPr>
                <w:rFonts w:asciiTheme="minorHAnsi" w:eastAsiaTheme="minorEastAsia" w:hAnsiTheme="minorHAnsi"/>
                <w:noProof/>
                <w:sz w:val="22"/>
                <w:lang w:eastAsia="de-DE"/>
              </w:rPr>
              <w:tab/>
            </w:r>
            <w:r w:rsidR="00A62CEB" w:rsidRPr="00A821DA">
              <w:rPr>
                <w:rStyle w:val="Hyperlink"/>
                <w:noProof/>
              </w:rPr>
              <w:t>Die Bedeutung von DevOps</w:t>
            </w:r>
            <w:r w:rsidR="00A62CEB">
              <w:rPr>
                <w:noProof/>
                <w:webHidden/>
              </w:rPr>
              <w:tab/>
            </w:r>
            <w:r w:rsidR="00A62CEB">
              <w:rPr>
                <w:noProof/>
                <w:webHidden/>
              </w:rPr>
              <w:fldChar w:fldCharType="begin"/>
            </w:r>
            <w:r w:rsidR="00A62CEB">
              <w:rPr>
                <w:noProof/>
                <w:webHidden/>
              </w:rPr>
              <w:instrText xml:space="preserve"> PAGEREF _Toc93057351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4A2214D5" w14:textId="7E1F3EEA"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2" w:history="1">
            <w:r w:rsidR="00A62CEB" w:rsidRPr="00A821DA">
              <w:rPr>
                <w:rStyle w:val="Hyperlink"/>
                <w:noProof/>
              </w:rPr>
              <w:t>2.3</w:t>
            </w:r>
            <w:r w:rsidR="00A62CEB">
              <w:rPr>
                <w:rFonts w:asciiTheme="minorHAnsi" w:eastAsiaTheme="minorEastAsia" w:hAnsiTheme="minorHAnsi"/>
                <w:noProof/>
                <w:sz w:val="22"/>
                <w:lang w:eastAsia="de-DE"/>
              </w:rPr>
              <w:tab/>
            </w:r>
            <w:r w:rsidR="00A62CEB" w:rsidRPr="00A821DA">
              <w:rPr>
                <w:rStyle w:val="Hyperlink"/>
                <w:noProof/>
              </w:rPr>
              <w:t>Continuous Integration, Continuous Delivery (CI/CD)</w:t>
            </w:r>
            <w:r w:rsidR="00A62CEB">
              <w:rPr>
                <w:noProof/>
                <w:webHidden/>
              </w:rPr>
              <w:tab/>
            </w:r>
            <w:r w:rsidR="00A62CEB">
              <w:rPr>
                <w:noProof/>
                <w:webHidden/>
              </w:rPr>
              <w:fldChar w:fldCharType="begin"/>
            </w:r>
            <w:r w:rsidR="00A62CEB">
              <w:rPr>
                <w:noProof/>
                <w:webHidden/>
              </w:rPr>
              <w:instrText xml:space="preserve"> PAGEREF _Toc93057352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885FEE1" w14:textId="1BAACFCB"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3" w:history="1">
            <w:r w:rsidR="00A62CEB" w:rsidRPr="00A821DA">
              <w:rPr>
                <w:rStyle w:val="Hyperlink"/>
                <w:noProof/>
              </w:rPr>
              <w:t>2.4</w:t>
            </w:r>
            <w:r w:rsidR="00A62CEB">
              <w:rPr>
                <w:rFonts w:asciiTheme="minorHAnsi" w:eastAsiaTheme="minorEastAsia" w:hAnsiTheme="minorHAnsi"/>
                <w:noProof/>
                <w:sz w:val="22"/>
                <w:lang w:eastAsia="de-DE"/>
              </w:rPr>
              <w:tab/>
            </w:r>
            <w:r w:rsidR="00A62CEB" w:rsidRPr="00A821DA">
              <w:rPr>
                <w:rStyle w:val="Hyperlink"/>
                <w:noProof/>
              </w:rPr>
              <w:t>Build-Tools</w:t>
            </w:r>
            <w:r w:rsidR="00A62CEB">
              <w:rPr>
                <w:noProof/>
                <w:webHidden/>
              </w:rPr>
              <w:tab/>
            </w:r>
            <w:r w:rsidR="00A62CEB">
              <w:rPr>
                <w:noProof/>
                <w:webHidden/>
              </w:rPr>
              <w:fldChar w:fldCharType="begin"/>
            </w:r>
            <w:r w:rsidR="00A62CEB">
              <w:rPr>
                <w:noProof/>
                <w:webHidden/>
              </w:rPr>
              <w:instrText xml:space="preserve"> PAGEREF _Toc93057353 \h </w:instrText>
            </w:r>
            <w:r w:rsidR="00A62CEB">
              <w:rPr>
                <w:noProof/>
                <w:webHidden/>
              </w:rPr>
            </w:r>
            <w:r w:rsidR="00A62CEB">
              <w:rPr>
                <w:noProof/>
                <w:webHidden/>
              </w:rPr>
              <w:fldChar w:fldCharType="separate"/>
            </w:r>
            <w:r w:rsidR="00A62CEB">
              <w:rPr>
                <w:noProof/>
                <w:webHidden/>
              </w:rPr>
              <w:t>15</w:t>
            </w:r>
            <w:r w:rsidR="00A62CEB">
              <w:rPr>
                <w:noProof/>
                <w:webHidden/>
              </w:rPr>
              <w:fldChar w:fldCharType="end"/>
            </w:r>
          </w:hyperlink>
        </w:p>
        <w:p w14:paraId="678FCCDC" w14:textId="3E4A83F7"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54" w:history="1">
            <w:r w:rsidR="00A62CEB" w:rsidRPr="00A821DA">
              <w:rPr>
                <w:rStyle w:val="Hyperlink"/>
                <w:noProof/>
              </w:rPr>
              <w:t>3.</w:t>
            </w:r>
            <w:r w:rsidR="00A62CEB">
              <w:rPr>
                <w:rFonts w:asciiTheme="minorHAnsi" w:eastAsiaTheme="minorEastAsia" w:hAnsiTheme="minorHAnsi"/>
                <w:noProof/>
                <w:sz w:val="22"/>
                <w:lang w:eastAsia="de-DE"/>
              </w:rPr>
              <w:tab/>
            </w:r>
            <w:r w:rsidR="00A62CEB" w:rsidRPr="00A821DA">
              <w:rPr>
                <w:rStyle w:val="Hyperlink"/>
                <w:noProof/>
              </w:rPr>
              <w:t>und Stand der Technik</w:t>
            </w:r>
            <w:r w:rsidR="00A62CEB">
              <w:rPr>
                <w:noProof/>
                <w:webHidden/>
              </w:rPr>
              <w:tab/>
            </w:r>
            <w:r w:rsidR="00A62CEB">
              <w:rPr>
                <w:noProof/>
                <w:webHidden/>
              </w:rPr>
              <w:fldChar w:fldCharType="begin"/>
            </w:r>
            <w:r w:rsidR="00A62CEB">
              <w:rPr>
                <w:noProof/>
                <w:webHidden/>
              </w:rPr>
              <w:instrText xml:space="preserve"> PAGEREF _Toc93057354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12B30CEF" w14:textId="741BB73D"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5" w:history="1">
            <w:r w:rsidR="00A62CEB" w:rsidRPr="00A821DA">
              <w:rPr>
                <w:rStyle w:val="Hyperlink"/>
                <w:noProof/>
              </w:rPr>
              <w:t>3.1</w:t>
            </w:r>
            <w:r w:rsidR="00A62CEB">
              <w:rPr>
                <w:rFonts w:asciiTheme="minorHAnsi" w:eastAsiaTheme="minorEastAsia" w:hAnsiTheme="minorHAnsi"/>
                <w:noProof/>
                <w:sz w:val="22"/>
                <w:lang w:eastAsia="de-DE"/>
              </w:rPr>
              <w:tab/>
            </w:r>
            <w:r w:rsidR="00A62CEB" w:rsidRPr="00A821DA">
              <w:rPr>
                <w:rStyle w:val="Hyperlink"/>
                <w:noProof/>
              </w:rPr>
              <w:t>Integrierte Entwicklungsumgebung (IDE)</w:t>
            </w:r>
            <w:r w:rsidR="00A62CEB">
              <w:rPr>
                <w:noProof/>
                <w:webHidden/>
              </w:rPr>
              <w:tab/>
            </w:r>
            <w:r w:rsidR="00A62CEB">
              <w:rPr>
                <w:noProof/>
                <w:webHidden/>
              </w:rPr>
              <w:fldChar w:fldCharType="begin"/>
            </w:r>
            <w:r w:rsidR="00A62CEB">
              <w:rPr>
                <w:noProof/>
                <w:webHidden/>
              </w:rPr>
              <w:instrText xml:space="preserve"> PAGEREF _Toc93057355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7A03EDB5" w14:textId="61CC26C4" w:rsidR="00A62CEB" w:rsidRDefault="00167F1C">
          <w:pPr>
            <w:pStyle w:val="Verzeichnis3"/>
            <w:tabs>
              <w:tab w:val="left" w:pos="1320"/>
              <w:tab w:val="right" w:leader="dot" w:pos="9062"/>
            </w:tabs>
            <w:rPr>
              <w:rFonts w:asciiTheme="minorHAnsi" w:eastAsiaTheme="minorEastAsia" w:hAnsiTheme="minorHAnsi"/>
              <w:noProof/>
              <w:sz w:val="22"/>
              <w:lang w:eastAsia="de-DE"/>
            </w:rPr>
          </w:pPr>
          <w:hyperlink w:anchor="_Toc93057356" w:history="1">
            <w:r w:rsidR="00A62CEB" w:rsidRPr="00A821DA">
              <w:rPr>
                <w:rStyle w:val="Hyperlink"/>
                <w:noProof/>
              </w:rPr>
              <w:t>3.1.1</w:t>
            </w:r>
            <w:r w:rsidR="00A62CEB">
              <w:rPr>
                <w:rFonts w:asciiTheme="minorHAnsi" w:eastAsiaTheme="minorEastAsia" w:hAnsiTheme="minorHAnsi"/>
                <w:noProof/>
                <w:sz w:val="22"/>
                <w:lang w:eastAsia="de-DE"/>
              </w:rPr>
              <w:tab/>
            </w:r>
            <w:r w:rsidR="00A62CEB" w:rsidRPr="00A821DA">
              <w:rPr>
                <w:rStyle w:val="Hyperlink"/>
                <w:noProof/>
              </w:rPr>
              <w:t>Eclipse C/C++ Development Toolkit (CDT)</w:t>
            </w:r>
            <w:r w:rsidR="00A62CEB">
              <w:rPr>
                <w:noProof/>
                <w:webHidden/>
              </w:rPr>
              <w:tab/>
            </w:r>
            <w:r w:rsidR="00A62CEB">
              <w:rPr>
                <w:noProof/>
                <w:webHidden/>
              </w:rPr>
              <w:fldChar w:fldCharType="begin"/>
            </w:r>
            <w:r w:rsidR="00A62CEB">
              <w:rPr>
                <w:noProof/>
                <w:webHidden/>
              </w:rPr>
              <w:instrText xml:space="preserve"> PAGEREF _Toc93057356 \h </w:instrText>
            </w:r>
            <w:r w:rsidR="00A62CEB">
              <w:rPr>
                <w:noProof/>
                <w:webHidden/>
              </w:rPr>
            </w:r>
            <w:r w:rsidR="00A62CEB">
              <w:rPr>
                <w:noProof/>
                <w:webHidden/>
              </w:rPr>
              <w:fldChar w:fldCharType="separate"/>
            </w:r>
            <w:r w:rsidR="00A62CEB">
              <w:rPr>
                <w:noProof/>
                <w:webHidden/>
              </w:rPr>
              <w:t>17</w:t>
            </w:r>
            <w:r w:rsidR="00A62CEB">
              <w:rPr>
                <w:noProof/>
                <w:webHidden/>
              </w:rPr>
              <w:fldChar w:fldCharType="end"/>
            </w:r>
          </w:hyperlink>
        </w:p>
        <w:p w14:paraId="03C34480" w14:textId="0DA82095" w:rsidR="00A62CEB" w:rsidRDefault="00167F1C">
          <w:pPr>
            <w:pStyle w:val="Verzeichnis3"/>
            <w:tabs>
              <w:tab w:val="left" w:pos="1320"/>
              <w:tab w:val="right" w:leader="dot" w:pos="9062"/>
            </w:tabs>
            <w:rPr>
              <w:rFonts w:asciiTheme="minorHAnsi" w:eastAsiaTheme="minorEastAsia" w:hAnsiTheme="minorHAnsi"/>
              <w:noProof/>
              <w:sz w:val="22"/>
              <w:lang w:eastAsia="de-DE"/>
            </w:rPr>
          </w:pPr>
          <w:hyperlink w:anchor="_Toc93057357" w:history="1">
            <w:r w:rsidR="00A62CEB" w:rsidRPr="00A821DA">
              <w:rPr>
                <w:rStyle w:val="Hyperlink"/>
                <w:noProof/>
              </w:rPr>
              <w:t>3.1.2</w:t>
            </w:r>
            <w:r w:rsidR="00A62CEB">
              <w:rPr>
                <w:rFonts w:asciiTheme="minorHAnsi" w:eastAsiaTheme="minorEastAsia" w:hAnsiTheme="minorHAnsi"/>
                <w:noProof/>
                <w:sz w:val="22"/>
                <w:lang w:eastAsia="de-DE"/>
              </w:rPr>
              <w:tab/>
            </w:r>
            <w:r w:rsidR="00A62CEB" w:rsidRPr="00A821DA">
              <w:rPr>
                <w:rStyle w:val="Hyperlink"/>
                <w:noProof/>
              </w:rPr>
              <w:t>Visual Studio Code</w:t>
            </w:r>
            <w:r w:rsidR="00A62CEB">
              <w:rPr>
                <w:noProof/>
                <w:webHidden/>
              </w:rPr>
              <w:tab/>
            </w:r>
            <w:r w:rsidR="00A62CEB">
              <w:rPr>
                <w:noProof/>
                <w:webHidden/>
              </w:rPr>
              <w:fldChar w:fldCharType="begin"/>
            </w:r>
            <w:r w:rsidR="00A62CEB">
              <w:rPr>
                <w:noProof/>
                <w:webHidden/>
              </w:rPr>
              <w:instrText xml:space="preserve"> PAGEREF _Toc93057357 \h </w:instrText>
            </w:r>
            <w:r w:rsidR="00A62CEB">
              <w:rPr>
                <w:noProof/>
                <w:webHidden/>
              </w:rPr>
            </w:r>
            <w:r w:rsidR="00A62CEB">
              <w:rPr>
                <w:noProof/>
                <w:webHidden/>
              </w:rPr>
              <w:fldChar w:fldCharType="separate"/>
            </w:r>
            <w:r w:rsidR="00A62CEB">
              <w:rPr>
                <w:noProof/>
                <w:webHidden/>
              </w:rPr>
              <w:t>19</w:t>
            </w:r>
            <w:r w:rsidR="00A62CEB">
              <w:rPr>
                <w:noProof/>
                <w:webHidden/>
              </w:rPr>
              <w:fldChar w:fldCharType="end"/>
            </w:r>
          </w:hyperlink>
        </w:p>
        <w:p w14:paraId="75278CD5" w14:textId="79600B16" w:rsidR="00A62CEB" w:rsidRDefault="00167F1C">
          <w:pPr>
            <w:pStyle w:val="Verzeichnis3"/>
            <w:tabs>
              <w:tab w:val="left" w:pos="1320"/>
              <w:tab w:val="right" w:leader="dot" w:pos="9062"/>
            </w:tabs>
            <w:rPr>
              <w:rFonts w:asciiTheme="minorHAnsi" w:eastAsiaTheme="minorEastAsia" w:hAnsiTheme="minorHAnsi"/>
              <w:noProof/>
              <w:sz w:val="22"/>
              <w:lang w:eastAsia="de-DE"/>
            </w:rPr>
          </w:pPr>
          <w:hyperlink w:anchor="_Toc93057358" w:history="1">
            <w:r w:rsidR="00A62CEB" w:rsidRPr="00A821DA">
              <w:rPr>
                <w:rStyle w:val="Hyperlink"/>
                <w:noProof/>
              </w:rPr>
              <w:t>3.1.3</w:t>
            </w:r>
            <w:r w:rsidR="00A62CEB">
              <w:rPr>
                <w:rFonts w:asciiTheme="minorHAnsi" w:eastAsiaTheme="minorEastAsia" w:hAnsiTheme="minorHAnsi"/>
                <w:noProof/>
                <w:sz w:val="22"/>
                <w:lang w:eastAsia="de-DE"/>
              </w:rPr>
              <w:tab/>
            </w:r>
            <w:r w:rsidR="00A62CEB" w:rsidRPr="00A821DA">
              <w:rPr>
                <w:rStyle w:val="Hyperlink"/>
                <w:noProof/>
              </w:rPr>
              <w:t>CLion IDE</w:t>
            </w:r>
            <w:r w:rsidR="00A62CEB">
              <w:rPr>
                <w:noProof/>
                <w:webHidden/>
              </w:rPr>
              <w:tab/>
            </w:r>
            <w:r w:rsidR="00A62CEB">
              <w:rPr>
                <w:noProof/>
                <w:webHidden/>
              </w:rPr>
              <w:fldChar w:fldCharType="begin"/>
            </w:r>
            <w:r w:rsidR="00A62CEB">
              <w:rPr>
                <w:noProof/>
                <w:webHidden/>
              </w:rPr>
              <w:instrText xml:space="preserve"> PAGEREF _Toc93057358 \h </w:instrText>
            </w:r>
            <w:r w:rsidR="00A62CEB">
              <w:rPr>
                <w:noProof/>
                <w:webHidden/>
              </w:rPr>
            </w:r>
            <w:r w:rsidR="00A62CEB">
              <w:rPr>
                <w:noProof/>
                <w:webHidden/>
              </w:rPr>
              <w:fldChar w:fldCharType="separate"/>
            </w:r>
            <w:r w:rsidR="00A62CEB">
              <w:rPr>
                <w:noProof/>
                <w:webHidden/>
              </w:rPr>
              <w:t>22</w:t>
            </w:r>
            <w:r w:rsidR="00A62CEB">
              <w:rPr>
                <w:noProof/>
                <w:webHidden/>
              </w:rPr>
              <w:fldChar w:fldCharType="end"/>
            </w:r>
          </w:hyperlink>
        </w:p>
        <w:p w14:paraId="0952B946" w14:textId="56B9D40B"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59" w:history="1">
            <w:r w:rsidR="00A62CEB" w:rsidRPr="00A821DA">
              <w:rPr>
                <w:rStyle w:val="Hyperlink"/>
                <w:noProof/>
              </w:rPr>
              <w:t>3.2</w:t>
            </w:r>
            <w:r w:rsidR="00A62CEB">
              <w:rPr>
                <w:rFonts w:asciiTheme="minorHAnsi" w:eastAsiaTheme="minorEastAsia" w:hAnsiTheme="minorHAnsi"/>
                <w:noProof/>
                <w:sz w:val="22"/>
                <w:lang w:eastAsia="de-DE"/>
              </w:rPr>
              <w:tab/>
            </w:r>
            <w:r w:rsidR="00A62CEB" w:rsidRPr="00A821DA">
              <w:rPr>
                <w:rStyle w:val="Hyperlink"/>
                <w:noProof/>
              </w:rPr>
              <w:t>Das Problem der Projektaktualisierung</w:t>
            </w:r>
            <w:r w:rsidR="00A62CEB">
              <w:rPr>
                <w:noProof/>
                <w:webHidden/>
              </w:rPr>
              <w:tab/>
            </w:r>
            <w:r w:rsidR="00A62CEB">
              <w:rPr>
                <w:noProof/>
                <w:webHidden/>
              </w:rPr>
              <w:fldChar w:fldCharType="begin"/>
            </w:r>
            <w:r w:rsidR="00A62CEB">
              <w:rPr>
                <w:noProof/>
                <w:webHidden/>
              </w:rPr>
              <w:instrText xml:space="preserve"> PAGEREF _Toc93057359 \h </w:instrText>
            </w:r>
            <w:r w:rsidR="00A62CEB">
              <w:rPr>
                <w:noProof/>
                <w:webHidden/>
              </w:rPr>
            </w:r>
            <w:r w:rsidR="00A62CEB">
              <w:rPr>
                <w:noProof/>
                <w:webHidden/>
              </w:rPr>
              <w:fldChar w:fldCharType="separate"/>
            </w:r>
            <w:r w:rsidR="00A62CEB">
              <w:rPr>
                <w:noProof/>
                <w:webHidden/>
              </w:rPr>
              <w:t>25</w:t>
            </w:r>
            <w:r w:rsidR="00A62CEB">
              <w:rPr>
                <w:noProof/>
                <w:webHidden/>
              </w:rPr>
              <w:fldChar w:fldCharType="end"/>
            </w:r>
          </w:hyperlink>
        </w:p>
        <w:p w14:paraId="459A6981" w14:textId="19EE95BE"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60" w:history="1">
            <w:r w:rsidR="00A62CEB" w:rsidRPr="00A821DA">
              <w:rPr>
                <w:rStyle w:val="Hyperlink"/>
                <w:noProof/>
              </w:rPr>
              <w:t>4.</w:t>
            </w:r>
            <w:r w:rsidR="00A62CEB">
              <w:rPr>
                <w:rFonts w:asciiTheme="minorHAnsi" w:eastAsiaTheme="minorEastAsia" w:hAnsiTheme="minorHAnsi"/>
                <w:noProof/>
                <w:sz w:val="22"/>
                <w:lang w:eastAsia="de-DE"/>
              </w:rPr>
              <w:tab/>
            </w:r>
            <w:r w:rsidR="00A62CEB" w:rsidRPr="00A821DA">
              <w:rPr>
                <w:rStyle w:val="Hyperlink"/>
                <w:noProof/>
              </w:rPr>
              <w:t>Lösungsansatz</w:t>
            </w:r>
            <w:r w:rsidR="00A62CEB">
              <w:rPr>
                <w:noProof/>
                <w:webHidden/>
              </w:rPr>
              <w:tab/>
            </w:r>
            <w:r w:rsidR="00A62CEB">
              <w:rPr>
                <w:noProof/>
                <w:webHidden/>
              </w:rPr>
              <w:fldChar w:fldCharType="begin"/>
            </w:r>
            <w:r w:rsidR="00A62CEB">
              <w:rPr>
                <w:noProof/>
                <w:webHidden/>
              </w:rPr>
              <w:instrText xml:space="preserve"> PAGEREF _Toc93057360 \h </w:instrText>
            </w:r>
            <w:r w:rsidR="00A62CEB">
              <w:rPr>
                <w:noProof/>
                <w:webHidden/>
              </w:rPr>
            </w:r>
            <w:r w:rsidR="00A62CEB">
              <w:rPr>
                <w:noProof/>
                <w:webHidden/>
              </w:rPr>
              <w:fldChar w:fldCharType="separate"/>
            </w:r>
            <w:r w:rsidR="00A62CEB">
              <w:rPr>
                <w:noProof/>
                <w:webHidden/>
              </w:rPr>
              <w:t>27</w:t>
            </w:r>
            <w:r w:rsidR="00A62CEB">
              <w:rPr>
                <w:noProof/>
                <w:webHidden/>
              </w:rPr>
              <w:fldChar w:fldCharType="end"/>
            </w:r>
          </w:hyperlink>
        </w:p>
        <w:p w14:paraId="4FCE40BF" w14:textId="1FC22E9C"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61" w:history="1">
            <w:r w:rsidR="00A62CEB" w:rsidRPr="00A821DA">
              <w:rPr>
                <w:rStyle w:val="Hyperlink"/>
                <w:noProof/>
              </w:rPr>
              <w:t>5.</w:t>
            </w:r>
            <w:r w:rsidR="00A62CEB">
              <w:rPr>
                <w:rFonts w:asciiTheme="minorHAnsi" w:eastAsiaTheme="minorEastAsia" w:hAnsiTheme="minorHAnsi"/>
                <w:noProof/>
                <w:sz w:val="22"/>
                <w:lang w:eastAsia="de-DE"/>
              </w:rPr>
              <w:tab/>
            </w:r>
            <w:r w:rsidR="00A62CEB" w:rsidRPr="00A821DA">
              <w:rPr>
                <w:rStyle w:val="Hyperlink"/>
                <w:noProof/>
              </w:rPr>
              <w:t>Softwareentwurf</w:t>
            </w:r>
            <w:r w:rsidR="00A62CEB">
              <w:rPr>
                <w:noProof/>
                <w:webHidden/>
              </w:rPr>
              <w:tab/>
            </w:r>
            <w:r w:rsidR="00A62CEB">
              <w:rPr>
                <w:noProof/>
                <w:webHidden/>
              </w:rPr>
              <w:fldChar w:fldCharType="begin"/>
            </w:r>
            <w:r w:rsidR="00A62CEB">
              <w:rPr>
                <w:noProof/>
                <w:webHidden/>
              </w:rPr>
              <w:instrText xml:space="preserve"> PAGEREF _Toc93057361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3696B2C8" w14:textId="55DFCF11"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2" w:history="1">
            <w:r w:rsidR="00A62CEB" w:rsidRPr="00A821DA">
              <w:rPr>
                <w:rStyle w:val="Hyperlink"/>
                <w:noProof/>
              </w:rPr>
              <w:t>5.1</w:t>
            </w:r>
            <w:r w:rsidR="00A62CEB">
              <w:rPr>
                <w:rFonts w:asciiTheme="minorHAnsi" w:eastAsiaTheme="minorEastAsia" w:hAnsiTheme="minorHAnsi"/>
                <w:noProof/>
                <w:sz w:val="22"/>
                <w:lang w:eastAsia="de-DE"/>
              </w:rPr>
              <w:tab/>
            </w:r>
            <w:r w:rsidR="00A62CEB" w:rsidRPr="00A821DA">
              <w:rPr>
                <w:rStyle w:val="Hyperlink"/>
                <w:noProof/>
              </w:rPr>
              <w:t>GUI Sketches</w:t>
            </w:r>
            <w:r w:rsidR="00A62CEB">
              <w:rPr>
                <w:noProof/>
                <w:webHidden/>
              </w:rPr>
              <w:tab/>
            </w:r>
            <w:r w:rsidR="00A62CEB">
              <w:rPr>
                <w:noProof/>
                <w:webHidden/>
              </w:rPr>
              <w:fldChar w:fldCharType="begin"/>
            </w:r>
            <w:r w:rsidR="00A62CEB">
              <w:rPr>
                <w:noProof/>
                <w:webHidden/>
              </w:rPr>
              <w:instrText xml:space="preserve"> PAGEREF _Toc93057362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E5582DD" w14:textId="344A9DA3"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3" w:history="1">
            <w:r w:rsidR="00A62CEB" w:rsidRPr="00A821DA">
              <w:rPr>
                <w:rStyle w:val="Hyperlink"/>
                <w:noProof/>
              </w:rPr>
              <w:t>5.2</w:t>
            </w:r>
            <w:r w:rsidR="00A62CEB">
              <w:rPr>
                <w:rFonts w:asciiTheme="minorHAnsi" w:eastAsiaTheme="minorEastAsia" w:hAnsiTheme="minorHAnsi"/>
                <w:noProof/>
                <w:sz w:val="22"/>
                <w:lang w:eastAsia="de-DE"/>
              </w:rPr>
              <w:tab/>
            </w:r>
            <w:r w:rsidR="00A62CEB" w:rsidRPr="00A821DA">
              <w:rPr>
                <w:rStyle w:val="Hyperlink"/>
                <w:noProof/>
              </w:rPr>
              <w:t>Architektur</w:t>
            </w:r>
            <w:r w:rsidR="00A62CEB">
              <w:rPr>
                <w:noProof/>
                <w:webHidden/>
              </w:rPr>
              <w:tab/>
            </w:r>
            <w:r w:rsidR="00A62CEB">
              <w:rPr>
                <w:noProof/>
                <w:webHidden/>
              </w:rPr>
              <w:fldChar w:fldCharType="begin"/>
            </w:r>
            <w:r w:rsidR="00A62CEB">
              <w:rPr>
                <w:noProof/>
                <w:webHidden/>
              </w:rPr>
              <w:instrText xml:space="preserve"> PAGEREF _Toc93057363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18A3AD1" w14:textId="3480F675"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4" w:history="1">
            <w:r w:rsidR="00A62CEB" w:rsidRPr="00A821DA">
              <w:rPr>
                <w:rStyle w:val="Hyperlink"/>
                <w:noProof/>
              </w:rPr>
              <w:t>5.3</w:t>
            </w:r>
            <w:r w:rsidR="00A62CEB">
              <w:rPr>
                <w:rFonts w:asciiTheme="minorHAnsi" w:eastAsiaTheme="minorEastAsia" w:hAnsiTheme="minorHAnsi"/>
                <w:noProof/>
                <w:sz w:val="22"/>
                <w:lang w:eastAsia="de-DE"/>
              </w:rPr>
              <w:tab/>
            </w:r>
            <w:r w:rsidR="00A62CEB" w:rsidRPr="00A821DA">
              <w:rPr>
                <w:rStyle w:val="Hyperlink"/>
                <w:noProof/>
              </w:rPr>
              <w:t>Extrafunktionalitäten</w:t>
            </w:r>
            <w:r w:rsidR="00A62CEB">
              <w:rPr>
                <w:noProof/>
                <w:webHidden/>
              </w:rPr>
              <w:tab/>
            </w:r>
            <w:r w:rsidR="00A62CEB">
              <w:rPr>
                <w:noProof/>
                <w:webHidden/>
              </w:rPr>
              <w:fldChar w:fldCharType="begin"/>
            </w:r>
            <w:r w:rsidR="00A62CEB">
              <w:rPr>
                <w:noProof/>
                <w:webHidden/>
              </w:rPr>
              <w:instrText xml:space="preserve"> PAGEREF _Toc93057364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6EFF384B" w14:textId="187D2081"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65" w:history="1">
            <w:r w:rsidR="00A62CEB" w:rsidRPr="00A821DA">
              <w:rPr>
                <w:rStyle w:val="Hyperlink"/>
                <w:noProof/>
              </w:rPr>
              <w:t>6.</w:t>
            </w:r>
            <w:r w:rsidR="00A62CEB">
              <w:rPr>
                <w:rFonts w:asciiTheme="minorHAnsi" w:eastAsiaTheme="minorEastAsia" w:hAnsiTheme="minorHAnsi"/>
                <w:noProof/>
                <w:sz w:val="22"/>
                <w:lang w:eastAsia="de-DE"/>
              </w:rPr>
              <w:tab/>
            </w:r>
            <w:r w:rsidR="00A62CEB" w:rsidRPr="00A821DA">
              <w:rPr>
                <w:rStyle w:val="Hyperlink"/>
                <w:noProof/>
              </w:rPr>
              <w:t>Implementierung und Evaluierung</w:t>
            </w:r>
            <w:r w:rsidR="00A62CEB">
              <w:rPr>
                <w:noProof/>
                <w:webHidden/>
              </w:rPr>
              <w:tab/>
            </w:r>
            <w:r w:rsidR="00A62CEB">
              <w:rPr>
                <w:noProof/>
                <w:webHidden/>
              </w:rPr>
              <w:fldChar w:fldCharType="begin"/>
            </w:r>
            <w:r w:rsidR="00A62CEB">
              <w:rPr>
                <w:noProof/>
                <w:webHidden/>
              </w:rPr>
              <w:instrText xml:space="preserve"> PAGEREF _Toc93057365 \h </w:instrText>
            </w:r>
            <w:r w:rsidR="00A62CEB">
              <w:rPr>
                <w:noProof/>
                <w:webHidden/>
              </w:rPr>
            </w:r>
            <w:r w:rsidR="00A62CEB">
              <w:rPr>
                <w:noProof/>
                <w:webHidden/>
              </w:rPr>
              <w:fldChar w:fldCharType="separate"/>
            </w:r>
            <w:r w:rsidR="00A62CEB">
              <w:rPr>
                <w:noProof/>
                <w:webHidden/>
              </w:rPr>
              <w:t>30</w:t>
            </w:r>
            <w:r w:rsidR="00A62CEB">
              <w:rPr>
                <w:noProof/>
                <w:webHidden/>
              </w:rPr>
              <w:fldChar w:fldCharType="end"/>
            </w:r>
          </w:hyperlink>
        </w:p>
        <w:p w14:paraId="501F8351" w14:textId="1176AF44" w:rsidR="00A62CEB" w:rsidRDefault="00167F1C">
          <w:pPr>
            <w:pStyle w:val="Verzeichnis1"/>
            <w:tabs>
              <w:tab w:val="left" w:pos="480"/>
              <w:tab w:val="right" w:leader="dot" w:pos="9062"/>
            </w:tabs>
            <w:rPr>
              <w:rFonts w:asciiTheme="minorHAnsi" w:eastAsiaTheme="minorEastAsia" w:hAnsiTheme="minorHAnsi"/>
              <w:noProof/>
              <w:sz w:val="22"/>
              <w:lang w:eastAsia="de-DE"/>
            </w:rPr>
          </w:pPr>
          <w:hyperlink w:anchor="_Toc93057366" w:history="1">
            <w:r w:rsidR="00A62CEB" w:rsidRPr="00A821DA">
              <w:rPr>
                <w:rStyle w:val="Hyperlink"/>
                <w:noProof/>
              </w:rPr>
              <w:t>7.</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6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63FD8DD2" w14:textId="09D48731"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7" w:history="1">
            <w:r w:rsidR="00A62CEB" w:rsidRPr="00A821DA">
              <w:rPr>
                <w:rStyle w:val="Hyperlink"/>
                <w:noProof/>
              </w:rPr>
              <w:t>7.1</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7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11369180" w14:textId="21B924D8"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8" w:history="1">
            <w:r w:rsidR="00A62CEB" w:rsidRPr="00A821DA">
              <w:rPr>
                <w:rStyle w:val="Hyperlink"/>
                <w:noProof/>
              </w:rPr>
              <w:t>7.2</w:t>
            </w:r>
            <w:r w:rsidR="00A62CEB">
              <w:rPr>
                <w:rFonts w:asciiTheme="minorHAnsi" w:eastAsiaTheme="minorEastAsia" w:hAnsiTheme="minorHAnsi"/>
                <w:noProof/>
                <w:sz w:val="22"/>
                <w:lang w:eastAsia="de-DE"/>
              </w:rPr>
              <w:tab/>
            </w:r>
            <w:r w:rsidR="00A62CEB" w:rsidRPr="00A821DA">
              <w:rPr>
                <w:rStyle w:val="Hyperlink"/>
                <w:noProof/>
              </w:rPr>
              <w:t>Das Problem</w:t>
            </w:r>
            <w:r w:rsidR="00A62CEB">
              <w:rPr>
                <w:noProof/>
                <w:webHidden/>
              </w:rPr>
              <w:tab/>
            </w:r>
            <w:r w:rsidR="00A62CEB">
              <w:rPr>
                <w:noProof/>
                <w:webHidden/>
              </w:rPr>
              <w:fldChar w:fldCharType="begin"/>
            </w:r>
            <w:r w:rsidR="00A62CEB">
              <w:rPr>
                <w:noProof/>
                <w:webHidden/>
              </w:rPr>
              <w:instrText xml:space="preserve"> PAGEREF _Toc93057368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757897AA" w14:textId="4B1B15EF" w:rsidR="00A62CEB" w:rsidRDefault="00167F1C">
          <w:pPr>
            <w:pStyle w:val="Verzeichnis2"/>
            <w:tabs>
              <w:tab w:val="left" w:pos="880"/>
              <w:tab w:val="right" w:leader="dot" w:pos="9062"/>
            </w:tabs>
            <w:rPr>
              <w:rFonts w:asciiTheme="minorHAnsi" w:eastAsiaTheme="minorEastAsia" w:hAnsiTheme="minorHAnsi"/>
              <w:noProof/>
              <w:sz w:val="22"/>
              <w:lang w:eastAsia="de-DE"/>
            </w:rPr>
          </w:pPr>
          <w:hyperlink w:anchor="_Toc93057369" w:history="1">
            <w:r w:rsidR="00A62CEB" w:rsidRPr="00A821DA">
              <w:rPr>
                <w:rStyle w:val="Hyperlink"/>
                <w:noProof/>
              </w:rPr>
              <w:t>7.3</w:t>
            </w:r>
            <w:r w:rsidR="00A62CEB">
              <w:rPr>
                <w:rFonts w:asciiTheme="minorHAnsi" w:eastAsiaTheme="minorEastAsia" w:hAnsiTheme="minorHAnsi"/>
                <w:noProof/>
                <w:sz w:val="22"/>
                <w:lang w:eastAsia="de-DE"/>
              </w:rPr>
              <w:tab/>
            </w:r>
            <w:r w:rsidR="00A62CEB" w:rsidRPr="00A821DA">
              <w:rPr>
                <w:rStyle w:val="Hyperlink"/>
                <w:noProof/>
              </w:rPr>
              <w:t>Mögliche Erweiterungspunkte</w:t>
            </w:r>
            <w:r w:rsidR="00A62CEB">
              <w:rPr>
                <w:noProof/>
                <w:webHidden/>
              </w:rPr>
              <w:tab/>
            </w:r>
            <w:r w:rsidR="00A62CEB">
              <w:rPr>
                <w:noProof/>
                <w:webHidden/>
              </w:rPr>
              <w:fldChar w:fldCharType="begin"/>
            </w:r>
            <w:r w:rsidR="00A62CEB">
              <w:rPr>
                <w:noProof/>
                <w:webHidden/>
              </w:rPr>
              <w:instrText xml:space="preserve"> PAGEREF _Toc93057369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2E5F4F7E" w14:textId="4E6CA35D" w:rsidR="00A62CEB" w:rsidRDefault="00167F1C">
          <w:pPr>
            <w:pStyle w:val="Verzeichnis1"/>
            <w:tabs>
              <w:tab w:val="right" w:leader="dot" w:pos="9062"/>
            </w:tabs>
            <w:rPr>
              <w:rFonts w:asciiTheme="minorHAnsi" w:eastAsiaTheme="minorEastAsia" w:hAnsiTheme="minorHAnsi"/>
              <w:noProof/>
              <w:sz w:val="22"/>
              <w:lang w:eastAsia="de-DE"/>
            </w:rPr>
          </w:pPr>
          <w:hyperlink w:anchor="_Toc93057370" w:history="1">
            <w:r w:rsidR="00A62CEB" w:rsidRPr="00A821DA">
              <w:rPr>
                <w:rStyle w:val="Hyperlink"/>
                <w:noProof/>
              </w:rPr>
              <w:t>Literatur</w:t>
            </w:r>
            <w:r w:rsidR="00A62CEB">
              <w:rPr>
                <w:noProof/>
                <w:webHidden/>
              </w:rPr>
              <w:tab/>
            </w:r>
            <w:r w:rsidR="00A62CEB">
              <w:rPr>
                <w:noProof/>
                <w:webHidden/>
              </w:rPr>
              <w:fldChar w:fldCharType="begin"/>
            </w:r>
            <w:r w:rsidR="00A62CEB">
              <w:rPr>
                <w:noProof/>
                <w:webHidden/>
              </w:rPr>
              <w:instrText xml:space="preserve"> PAGEREF _Toc93057370 \h </w:instrText>
            </w:r>
            <w:r w:rsidR="00A62CEB">
              <w:rPr>
                <w:noProof/>
                <w:webHidden/>
              </w:rPr>
            </w:r>
            <w:r w:rsidR="00A62CEB">
              <w:rPr>
                <w:noProof/>
                <w:webHidden/>
              </w:rPr>
              <w:fldChar w:fldCharType="separate"/>
            </w:r>
            <w:r w:rsidR="00A62CEB">
              <w:rPr>
                <w:noProof/>
                <w:webHidden/>
              </w:rPr>
              <w:t>32</w:t>
            </w:r>
            <w:r w:rsidR="00A62CEB">
              <w:rPr>
                <w:noProof/>
                <w:webHidden/>
              </w:rPr>
              <w:fldChar w:fldCharType="end"/>
            </w:r>
          </w:hyperlink>
        </w:p>
        <w:p w14:paraId="19795CA2" w14:textId="334ABC29" w:rsidR="00A62CEB" w:rsidRDefault="00167F1C">
          <w:pPr>
            <w:pStyle w:val="Verzeichnis1"/>
            <w:tabs>
              <w:tab w:val="right" w:leader="dot" w:pos="9062"/>
            </w:tabs>
            <w:rPr>
              <w:rFonts w:asciiTheme="minorHAnsi" w:eastAsiaTheme="minorEastAsia" w:hAnsiTheme="minorHAnsi"/>
              <w:noProof/>
              <w:sz w:val="22"/>
              <w:lang w:eastAsia="de-DE"/>
            </w:rPr>
          </w:pPr>
          <w:hyperlink w:anchor="_Toc93057371" w:history="1">
            <w:r w:rsidR="00A62CEB" w:rsidRPr="00A821DA">
              <w:rPr>
                <w:rStyle w:val="Hyperlink"/>
                <w:noProof/>
              </w:rPr>
              <w:t>Anhang</w:t>
            </w:r>
            <w:r w:rsidR="00A62CEB">
              <w:rPr>
                <w:noProof/>
                <w:webHidden/>
              </w:rPr>
              <w:tab/>
            </w:r>
            <w:r w:rsidR="00A62CEB">
              <w:rPr>
                <w:noProof/>
                <w:webHidden/>
              </w:rPr>
              <w:fldChar w:fldCharType="begin"/>
            </w:r>
            <w:r w:rsidR="00A62CEB">
              <w:rPr>
                <w:noProof/>
                <w:webHidden/>
              </w:rPr>
              <w:instrText xml:space="preserve"> PAGEREF _Toc93057371 \h </w:instrText>
            </w:r>
            <w:r w:rsidR="00A62CEB">
              <w:rPr>
                <w:noProof/>
                <w:webHidden/>
              </w:rPr>
            </w:r>
            <w:r w:rsidR="00A62CEB">
              <w:rPr>
                <w:noProof/>
                <w:webHidden/>
              </w:rPr>
              <w:fldChar w:fldCharType="separate"/>
            </w:r>
            <w:r w:rsidR="00A62CEB">
              <w:rPr>
                <w:noProof/>
                <w:webHidden/>
              </w:rPr>
              <w:t>35</w:t>
            </w:r>
            <w:r w:rsidR="00A62CEB">
              <w:rPr>
                <w:noProof/>
                <w:webHidden/>
              </w:rPr>
              <w:fldChar w:fldCharType="end"/>
            </w:r>
          </w:hyperlink>
        </w:p>
        <w:p w14:paraId="0989C49F" w14:textId="5FE36DBE"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057339"/>
      <w:r>
        <w:lastRenderedPageBreak/>
        <w:t>Abbildungsverzeichnis</w:t>
      </w:r>
      <w:bookmarkEnd w:id="4"/>
    </w:p>
    <w:p w14:paraId="3708A90D" w14:textId="77777777" w:rsidR="000946AB" w:rsidRDefault="00167F1C"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93057340"/>
      <w:r>
        <w:lastRenderedPageBreak/>
        <w:t>Tabellenverzeichnis</w:t>
      </w:r>
      <w:bookmarkEnd w:id="5"/>
    </w:p>
    <w:p w14:paraId="5387510B" w14:textId="77777777" w:rsidR="000946AB" w:rsidRDefault="00167F1C"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3057341"/>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057342"/>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057343"/>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057344"/>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057345"/>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057346"/>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057347"/>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057348"/>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057349"/>
      <w:r>
        <w:lastRenderedPageBreak/>
        <w:t>Grundlagen</w:t>
      </w:r>
      <w:bookmarkEnd w:id="14"/>
    </w:p>
    <w:p w14:paraId="156CDFBE" w14:textId="344F2A33" w:rsidR="00DF2D45" w:rsidRPr="00DF2D45" w:rsidRDefault="00DF2D45" w:rsidP="00DF2D45">
      <w:r>
        <w:t>In diesem Kapitel werden die Grundlagen erklärt, die für das Verständnis aller weiteren Kapitel notwendig sind.</w:t>
      </w:r>
    </w:p>
    <w:p w14:paraId="1FD7FA5D" w14:textId="55525717" w:rsidR="006238DF" w:rsidRDefault="006238DF" w:rsidP="006238DF">
      <w:pPr>
        <w:pStyle w:val="berschrift2"/>
        <w:numPr>
          <w:ilvl w:val="1"/>
          <w:numId w:val="1"/>
        </w:numPr>
      </w:pPr>
      <w:bookmarkStart w:id="15" w:name="_Toc93057350"/>
      <w:r>
        <w:t>Softwareprojekte</w:t>
      </w:r>
      <w:bookmarkEnd w:id="15"/>
    </w:p>
    <w:p w14:paraId="0018DFE7" w14:textId="77116863" w:rsidR="006238DF" w:rsidRPr="006238DF" w:rsidRDefault="00A62CEB" w:rsidP="00A62CEB">
      <w:pPr>
        <w:pStyle w:val="Listenabsatz"/>
        <w:numPr>
          <w:ilvl w:val="0"/>
          <w:numId w:val="47"/>
        </w:numPr>
      </w:pPr>
      <w:r>
        <w:t>Was sind Projekte und Softwareprojekte in dem Kontext dieser Bachelorarbeit</w:t>
      </w:r>
    </w:p>
    <w:p w14:paraId="6E81FD40" w14:textId="77777777" w:rsidR="00E01875" w:rsidRPr="00EE32A8" w:rsidRDefault="00E01875" w:rsidP="00E01875">
      <w:pPr>
        <w:pStyle w:val="berschrift2"/>
        <w:numPr>
          <w:ilvl w:val="1"/>
          <w:numId w:val="1"/>
        </w:numPr>
      </w:pPr>
      <w:bookmarkStart w:id="16" w:name="_Toc93057351"/>
      <w:r w:rsidRPr="00EE32A8">
        <w:t xml:space="preserve">Die Bedeutung von </w:t>
      </w:r>
      <w:proofErr w:type="spellStart"/>
      <w:r w:rsidRPr="00EE32A8">
        <w:t>DevOps</w:t>
      </w:r>
      <w:bookmarkEnd w:id="16"/>
      <w:proofErr w:type="spellEnd"/>
      <w:r w:rsidRPr="00EE32A8">
        <w:fldChar w:fldCharType="begin"/>
      </w:r>
      <w:r w:rsidRPr="00EE32A8">
        <w:instrText xml:space="preserve"> XE "DevOps" \t "Development und IT Operations" </w:instrText>
      </w:r>
      <w:r w:rsidRPr="00EE32A8">
        <w:fldChar w:fldCharType="end"/>
      </w:r>
    </w:p>
    <w:p w14:paraId="0BDD70DF" w14:textId="3AE6CC11" w:rsidR="00E01875" w:rsidRDefault="00E01875" w:rsidP="00E01875">
      <w:r>
        <w:t xml:space="preserve">Bei der Bezeichnung </w:t>
      </w:r>
      <w:proofErr w:type="spellStart"/>
      <w:r>
        <w:t>DevOps</w:t>
      </w:r>
      <w:proofErr w:type="spellEnd"/>
      <w:r>
        <w:t xml:space="preserve"> handelt es sich um ein Kofferwort, dass sich aus den Begriffen „Development (Entwicklung)“ und „IT </w:t>
      </w:r>
      <w:proofErr w:type="spellStart"/>
      <w:r>
        <w:t>Operations</w:t>
      </w:r>
      <w:proofErr w:type="spellEnd"/>
      <w:r>
        <w:t xml:space="preserve">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55028E">
        <w:t xml:space="preserve">Bei dieser Arbeit kommt es ohne den </w:t>
      </w:r>
      <w:proofErr w:type="spellStart"/>
      <w:r w:rsidR="0055028E">
        <w:t>DevOps</w:t>
      </w:r>
      <w:proofErr w:type="spellEnd"/>
      <w:r w:rsidR="0055028E">
        <w:t>-Ansatz zu zwei großen Problemen. Das erste Problem ist, dass d</w:t>
      </w:r>
      <w:r>
        <w:t>ie Softwareentwicklung</w:t>
      </w:r>
      <w:r w:rsidR="0055028E">
        <w:t xml:space="preserve"> </w:t>
      </w:r>
      <w:r>
        <w:t>meist in Projektform an der Umsetzung von Kundenanforderungen</w:t>
      </w:r>
      <w:r w:rsidR="0055028E">
        <w:t xml:space="preserve"> arbeitet</w:t>
      </w:r>
      <w:r>
        <w:t xml:space="preserve">. Diese müssen schnell realisiert werden, damit das IT-Produkt und/oder –Service nicht an Akzeptanz verliert und weiterhin erfolgreich auf dem Markt bleibt. Der IT-Betrieb strebt dagegen eine entgegengesetzte Arbeitsweise an. Seine Ziele sind vor allem ein hohes Maß an Stabilität, Verfügbarkeit sowie Sicherheit </w:t>
      </w:r>
      <w:sdt>
        <w:sdtPr>
          <w:alias w:val="Don't edit this field"/>
          <w:tag w:val="CitaviPlaceholder#b9e9d930-eeef-4cd1-b36c-37a4604e212f"/>
          <w:id w:val="-1658442748"/>
          <w:placeholder>
            <w:docPart w:val="6D79A8E3764F41C283FC14530DB2FCFE"/>
          </w:placeholder>
        </w:sdtPr>
        <w:sdtEndPr/>
        <w:sdtContent>
          <w:r>
            <w:fldChar w:fldCharType="begin"/>
          </w:r>
          <w:r w:rsidR="00134E8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fldChar w:fldCharType="separate"/>
          </w:r>
          <w:r>
            <w:t>[1]</w:t>
          </w:r>
          <w:r>
            <w:fldChar w:fldCharType="end"/>
          </w:r>
        </w:sdtContent>
      </w:sdt>
      <w:r>
        <w:t>.</w:t>
      </w:r>
    </w:p>
    <w:p w14:paraId="493FCEC9" w14:textId="7808E866" w:rsidR="00E01875" w:rsidRDefault="0055028E" w:rsidP="00E01875">
      <w:r>
        <w:t>Das zweite</w:t>
      </w:r>
      <w:r w:rsidR="00E01875">
        <w:t xml:space="preserve"> Problem</w:t>
      </w:r>
      <w:r>
        <w:t xml:space="preserve"> </w:t>
      </w:r>
      <w:r w:rsidR="00E01875">
        <w:t>betrifft die mangelnde Zusammenarbeit zwischen den beiden Bereichen. Dabei ist das Ziel der Softwareentwicklung die Bereitstellung der fertigen Software („Release“). Die anschließende Installation („</w:t>
      </w:r>
      <w:proofErr w:type="spellStart"/>
      <w:r w:rsidR="00E01875">
        <w:t>Deployment</w:t>
      </w:r>
      <w:proofErr w:type="spellEnd"/>
      <w:r w:rsidR="00E01875">
        <w:t xml:space="preserve">“) ist hingegen der Startpunkt des IT-Betriebs. Wurden in der Entwicklung die Anforderungen des IT-Betriebs für die Installation nicht berücksichtigt, kann das zu Verzögerungen oder fehlschlagen des </w:t>
      </w:r>
      <w:proofErr w:type="spellStart"/>
      <w:r w:rsidR="00E01875">
        <w:t>Deployments</w:t>
      </w:r>
      <w:proofErr w:type="spellEnd"/>
      <w:r w:rsidR="00E01875">
        <w:t xml:space="preserve"> führen </w:t>
      </w:r>
      <w:sdt>
        <w:sdtPr>
          <w:alias w:val="Don't edit this field"/>
          <w:tag w:val="CitaviPlaceholder#6fd6d675-e62c-400a-90f0-4278f816b31f"/>
          <w:id w:val="-372688982"/>
          <w:placeholder>
            <w:docPart w:val="6D79A8E3764F41C283FC14530DB2FCFE"/>
          </w:placeholder>
        </w:sdtPr>
        <w:sdtEndPr/>
        <w:sdtContent>
          <w:r w:rsidR="00E01875">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E01875">
            <w:fldChar w:fldCharType="separate"/>
          </w:r>
          <w:r w:rsidR="00E01875">
            <w:t>[3]</w:t>
          </w:r>
          <w:r w:rsidR="00E01875">
            <w:fldChar w:fldCharType="end"/>
          </w:r>
        </w:sdtContent>
      </w:sdt>
      <w:r w:rsidR="00E01875">
        <w:t>.</w:t>
      </w:r>
    </w:p>
    <w:p w14:paraId="2FECE291" w14:textId="5D83F5DB" w:rsidR="00E01875" w:rsidRDefault="00E01875" w:rsidP="00E01875">
      <w:r>
        <w:t xml:space="preserve">Angesichts derartiger Probleme ist </w:t>
      </w:r>
      <w:proofErr w:type="spellStart"/>
      <w:r>
        <w:t>DevOps</w:t>
      </w:r>
      <w:proofErr w:type="spellEnd"/>
      <w:r>
        <w:t xml:space="preserve">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p>
    <w:p w14:paraId="2DBC9D95" w14:textId="2E17E86D" w:rsidR="00E01875" w:rsidRDefault="00E01875" w:rsidP="00E01875">
      <w:pPr>
        <w:pStyle w:val="berschrift2"/>
        <w:numPr>
          <w:ilvl w:val="1"/>
          <w:numId w:val="1"/>
        </w:numPr>
      </w:pPr>
      <w:bookmarkStart w:id="17" w:name="_Toc93057352"/>
      <w:proofErr w:type="spellStart"/>
      <w:r w:rsidRPr="00D7734C">
        <w:lastRenderedPageBreak/>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bookmarkEnd w:id="17"/>
      <w:proofErr w:type="spellEnd"/>
      <w:r w:rsidR="00141436">
        <w:t xml:space="preserve"> </w:t>
      </w:r>
    </w:p>
    <w:p w14:paraId="4625FCF2" w14:textId="32683796" w:rsidR="00190132" w:rsidRDefault="002A2F1F" w:rsidP="00E01875">
      <w:proofErr w:type="spellStart"/>
      <w:r w:rsidRPr="00D7734C">
        <w:t>Continuous</w:t>
      </w:r>
      <w:proofErr w:type="spellEnd"/>
      <w:r w:rsidRPr="00D7734C">
        <w:t xml:space="preserve"> Integration</w:t>
      </w:r>
      <w:r>
        <w:t xml:space="preserve"> und</w:t>
      </w:r>
      <w:r w:rsidRPr="00D7734C">
        <w:t xml:space="preserve"> </w:t>
      </w:r>
      <w:proofErr w:type="spellStart"/>
      <w:r w:rsidRPr="00D7734C">
        <w:t>Continuous</w:t>
      </w:r>
      <w:proofErr w:type="spellEnd"/>
      <w:r w:rsidRPr="00D7734C">
        <w:t xml:space="preserve"> </w:t>
      </w:r>
      <w:proofErr w:type="spellStart"/>
      <w:r w:rsidRPr="00D7734C">
        <w:t>Delivery</w:t>
      </w:r>
      <w:proofErr w:type="spellEnd"/>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w:t>
      </w:r>
      <w:proofErr w:type="spellStart"/>
      <w:r w:rsidR="00E01875">
        <w:t>DevOps</w:t>
      </w:r>
      <w:proofErr w:type="spellEnd"/>
      <w:r w:rsidR="00E01875">
        <w:t xml:space="preserve">. Es umfasst eine Reihe von Tools, die nacheinander als eine Art Werkzeugkette (eng.: </w:t>
      </w:r>
      <w:proofErr w:type="spellStart"/>
      <w:r w:rsidR="00E01875">
        <w:t>Toolchain</w:t>
      </w:r>
      <w:proofErr w:type="spellEnd"/>
      <w:r w:rsidR="00E01875">
        <w:t xml:space="preserve">) eingesetzt werden. Dieser Prozess wird auch CI/CD-Pipeline genannt. Die CI/CD-Pipeline ist im Wesentlichen ein Arbeitsablauf, mit dem der Prozess der Softwarebereitstellung automatisiert wird. Ohne die Pipeline müssten die </w:t>
      </w:r>
      <w:proofErr w:type="spellStart"/>
      <w:r w:rsidR="00E01875">
        <w:t>DevOps</w:t>
      </w:r>
      <w:proofErr w:type="spellEnd"/>
      <w:r w:rsidR="00E01875">
        <w:t xml:space="preserve"> Entwickler den Arbeitsablauf manuell durchführen, was zeitaufwändig und fehleranfällig wäre. Der Aufbau einer CI/CD-Pipeline ist nicht standardisiert, jedes </w:t>
      </w:r>
      <w:proofErr w:type="spellStart"/>
      <w:r w:rsidR="00E01875">
        <w:t>DevOps</w:t>
      </w:r>
      <w:proofErr w:type="spellEnd"/>
      <w:r w:rsidR="00E01875">
        <w:t xml:space="preserve">-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59DAEEB5" w:rsidR="0054454A" w:rsidRDefault="00190132" w:rsidP="00E01875">
      <w:r w:rsidRPr="00B02A16">
        <w:t>Quellphase:</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w:t>
      </w:r>
      <w:proofErr w:type="spellStart"/>
      <w:r w:rsidR="00B6123D">
        <w:t>GitLab</w:t>
      </w:r>
      <w:proofErr w:type="spellEnd"/>
      <w:r w:rsidR="00B6123D">
        <w:t xml:space="preserve">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54454A">
        <w:t xml:space="preserve"> führen die Entwickler lokale Test durch, bevor sie </w:t>
      </w:r>
      <w:r w:rsidR="00892AB2">
        <w:t>den neuen Code in das zentrale Repository zurückübertragen</w:t>
      </w:r>
      <w:r w:rsidR="00B02A16">
        <w:t xml:space="preserve"> (pushen)</w:t>
      </w:r>
      <w:r w:rsidR="002D2A30">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proofErr w:type="spellStart"/>
      <w:r>
        <w:t>Build</w:t>
      </w:r>
      <w:proofErr w:type="spellEnd"/>
      <w:r>
        <w:t>-</w:t>
      </w:r>
      <w:r w:rsidR="00811392">
        <w:t>P</w:t>
      </w:r>
      <w:r>
        <w:t>hase:</w:t>
      </w:r>
      <w:r w:rsidR="00811392">
        <w:t xml:space="preserve"> </w:t>
      </w:r>
      <w:r w:rsidR="00B02A16">
        <w:t>Die</w:t>
      </w:r>
      <w:r w:rsidR="00411BCF">
        <w:t xml:space="preserve"> </w:t>
      </w:r>
      <w:proofErr w:type="spellStart"/>
      <w:r w:rsidR="00B02A16">
        <w:t>Build</w:t>
      </w:r>
      <w:proofErr w:type="spellEnd"/>
      <w:r w:rsidR="00B02A16">
        <w:t xml:space="preserve">-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w:t>
      </w:r>
      <w:proofErr w:type="spellStart"/>
      <w:r w:rsidR="00484AA9">
        <w:t>Build</w:t>
      </w:r>
      <w:proofErr w:type="spellEnd"/>
      <w:r w:rsidR="00484AA9">
        <w:t>-Vorgang wird dabei von</w:t>
      </w:r>
      <w:r w:rsidR="004350D1">
        <w:t xml:space="preserve"> </w:t>
      </w:r>
      <w:r w:rsidR="00484AA9">
        <w:t xml:space="preserve">einzelnen </w:t>
      </w:r>
      <w:proofErr w:type="spellStart"/>
      <w:r w:rsidR="00484AA9">
        <w:t>Build</w:t>
      </w:r>
      <w:proofErr w:type="spellEnd"/>
      <w:r w:rsidR="00484AA9">
        <w:t>-Tools</w:t>
      </w:r>
      <w:r w:rsidR="004350D1">
        <w:t xml:space="preserve"> (teil der CI/CD-Pipeline)</w:t>
      </w:r>
      <w:r w:rsidR="00484AA9">
        <w:t xml:space="preserve"> durchgeführt. Sie lesen dazu eine Anweisungsdatei, in der allgemeine Rahmenbedingungen sowie spezielle Anweisungen für die einzelnen Schritte eines </w:t>
      </w:r>
      <w:proofErr w:type="spellStart"/>
      <w:r w:rsidR="00484AA9">
        <w:t>Build</w:t>
      </w:r>
      <w:proofErr w:type="spellEnd"/>
      <w:r w:rsidR="00484AA9">
        <w:t>-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w:t>
      </w:r>
      <w:proofErr w:type="spellStart"/>
      <w:r w:rsidR="00235AC0">
        <w:t>Build</w:t>
      </w:r>
      <w:proofErr w:type="spellEnd"/>
      <w:r w:rsidR="00235AC0">
        <w:t xml:space="preserve">-Prozess fehlschlagen. Durch die CI/CD-Pipeline erfahren die Entwickler an welcher Stelle der </w:t>
      </w:r>
      <w:proofErr w:type="spellStart"/>
      <w:r w:rsidR="00235AC0">
        <w:t>Build</w:t>
      </w:r>
      <w:proofErr w:type="spellEnd"/>
      <w:r w:rsidR="00235AC0">
        <w:t xml:space="preserve">-Prozess abgebrochen wurde und welche Stelle im Code </w:t>
      </w:r>
      <w:r w:rsidR="00235AC0">
        <w:lastRenderedPageBreak/>
        <w:t>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t>Testphase:</w:t>
      </w:r>
      <w:r w:rsidR="00906FB7">
        <w:t xml:space="preserve"> Nachdem ein fehlerfreier </w:t>
      </w:r>
      <w:proofErr w:type="spellStart"/>
      <w:r w:rsidR="00906FB7">
        <w:t>Build</w:t>
      </w:r>
      <w:proofErr w:type="spellEnd"/>
      <w:r w:rsidR="00906FB7">
        <w:t xml:space="preserve"> erstellt wurde, durchläuft der </w:t>
      </w:r>
      <w:proofErr w:type="spellStart"/>
      <w:r w:rsidR="00906FB7">
        <w:t>Build</w:t>
      </w:r>
      <w:proofErr w:type="spellEnd"/>
      <w:r w:rsidR="00906FB7">
        <w:t xml:space="preserve">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074886BF" w14:textId="04660939"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057354"/>
      <w:r>
        <w:lastRenderedPageBreak/>
        <w:t>Stand der Technik</w:t>
      </w:r>
      <w:bookmarkEnd w:id="18"/>
    </w:p>
    <w:p w14:paraId="78BC05A5" w14:textId="587334B5" w:rsidR="00101B5C" w:rsidRPr="00101B5C" w:rsidRDefault="00101B5C" w:rsidP="00101B5C">
      <w:r>
        <w:t xml:space="preserve">In diesem Kapitel wird die allgemeine Funktion einer integrierten Entwicklungsumgebung näher erläutert. </w:t>
      </w:r>
      <w:r w:rsidR="004D6551">
        <w:t>Anschließend werden bestimmte Funktionen von drei spezielle</w:t>
      </w:r>
      <w:r w:rsidR="00274ABA">
        <w:t>n</w:t>
      </w:r>
      <w:r w:rsidR="004D6551">
        <w:t xml:space="preserve"> Entwicklungsumgebungen analysiert und </w:t>
      </w:r>
      <w:r w:rsidR="005435E6">
        <w:t>begründet,</w:t>
      </w:r>
      <w:r w:rsidR="004D6551">
        <w:t xml:space="preserve"> warum diese nicht genügen, um das Problem dieser Bachelorarbeit zu beheben.</w:t>
      </w:r>
    </w:p>
    <w:p w14:paraId="6340A264" w14:textId="0413349C" w:rsidR="00EE32A8" w:rsidRDefault="00D33FA9" w:rsidP="00196E2A">
      <w:pPr>
        <w:pStyle w:val="berschrift2"/>
        <w:numPr>
          <w:ilvl w:val="1"/>
          <w:numId w:val="1"/>
        </w:numPr>
      </w:pPr>
      <w:bookmarkStart w:id="19" w:name="_Toc93057355"/>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9"/>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w:t>
      </w:r>
      <w:proofErr w:type="spellStart"/>
      <w:r>
        <w:t>behebung</w:t>
      </w:r>
      <w:proofErr w:type="spellEnd"/>
    </w:p>
    <w:p w14:paraId="7A1A19CA" w14:textId="5BD9236E" w:rsidR="00F57BD4" w:rsidRDefault="00F57BD4" w:rsidP="006A14A2">
      <w:pPr>
        <w:pStyle w:val="Listenabsatz"/>
        <w:numPr>
          <w:ilvl w:val="0"/>
          <w:numId w:val="38"/>
        </w:numPr>
      </w:pPr>
      <w:r>
        <w:t xml:space="preserve">Versionsverwaltung der Dateien basierend auf </w:t>
      </w:r>
      <w:proofErr w:type="spellStart"/>
      <w:r>
        <w:t>Git</w:t>
      </w:r>
      <w:proofErr w:type="spellEnd"/>
    </w:p>
    <w:p w14:paraId="1E6B897B" w14:textId="5AE220E8"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CC55B3">
      <w:pPr>
        <w:pStyle w:val="Listenabsatz"/>
        <w:numPr>
          <w:ilvl w:val="0"/>
          <w:numId w:val="45"/>
        </w:numPr>
      </w:pPr>
      <w:r>
        <w:t>Einfache Projekterstellung</w:t>
      </w:r>
    </w:p>
    <w:p w14:paraId="0F928476" w14:textId="00E01A18" w:rsidR="00CC55B3" w:rsidRDefault="00CC55B3" w:rsidP="00CC55B3">
      <w:pPr>
        <w:pStyle w:val="Listenabsatz"/>
        <w:numPr>
          <w:ilvl w:val="0"/>
          <w:numId w:val="45"/>
        </w:numPr>
      </w:pPr>
      <w:r>
        <w:lastRenderedPageBreak/>
        <w:t xml:space="preserve">Integrierung von </w:t>
      </w:r>
      <w:r w:rsidR="004D0082">
        <w:t>eigenen</w:t>
      </w:r>
      <w:r>
        <w:t xml:space="preserve"> Template-Projekten</w:t>
      </w:r>
    </w:p>
    <w:p w14:paraId="3055C769" w14:textId="21FF8247" w:rsidR="004D0082" w:rsidRDefault="004D0082" w:rsidP="004D0082">
      <w:pPr>
        <w:pStyle w:val="Listenabsatz"/>
        <w:numPr>
          <w:ilvl w:val="0"/>
          <w:numId w:val="45"/>
        </w:numPr>
      </w:pPr>
      <w:r>
        <w:t>Projekterstellung anhand von Template-Projekten</w:t>
      </w:r>
    </w:p>
    <w:p w14:paraId="6E123EA3" w14:textId="1745EE12" w:rsidR="00D416AA" w:rsidRDefault="00D416AA" w:rsidP="00DB367A">
      <w:pPr>
        <w:pStyle w:val="Listenabsatz"/>
        <w:numPr>
          <w:ilvl w:val="0"/>
          <w:numId w:val="45"/>
        </w:numPr>
      </w:pPr>
      <w:r>
        <w:t>Erstellung von Platzhaltern in Template-Dateien</w:t>
      </w:r>
    </w:p>
    <w:p w14:paraId="15CC16F3" w14:textId="3A85E395" w:rsidR="00DB367A" w:rsidRDefault="00D416AA" w:rsidP="00DB367A">
      <w:r>
        <w:t>Nachfolgend wird</w:t>
      </w:r>
      <w:r w:rsidR="00E62C7F">
        <w:t xml:space="preserve"> </w:t>
      </w:r>
      <w:r>
        <w:t xml:space="preserve">mittels der Analyse </w:t>
      </w:r>
      <w:r w:rsidR="00E62C7F">
        <w:t xml:space="preserve">deutlich </w:t>
      </w:r>
      <w:r w:rsidR="00D60BF4">
        <w:t>erläutert</w:t>
      </w:r>
      <w:r w:rsidR="00E62C7F">
        <w:t>, warum IDEs nicht ausreichen, um das Problem dieser Bachelorarbeit zu lösen.</w:t>
      </w:r>
    </w:p>
    <w:p w14:paraId="41A2AF0B" w14:textId="0E3695DC" w:rsidR="00EE32A8" w:rsidRDefault="00EE32A8" w:rsidP="0036748D">
      <w:pPr>
        <w:pStyle w:val="berschrift3"/>
        <w:numPr>
          <w:ilvl w:val="2"/>
          <w:numId w:val="1"/>
        </w:numPr>
      </w:pPr>
      <w:bookmarkStart w:id="20" w:name="_Toc93057356"/>
      <w:proofErr w:type="spellStart"/>
      <w:r>
        <w:t>Eclipse</w:t>
      </w:r>
      <w:proofErr w:type="spellEnd"/>
      <w:r w:rsidR="0046181D">
        <w:t xml:space="preserve"> IDE für </w:t>
      </w:r>
      <w:r w:rsidR="004022FD" w:rsidRPr="004022FD">
        <w:t>C/C++</w:t>
      </w:r>
      <w:bookmarkEnd w:id="20"/>
    </w:p>
    <w:p w14:paraId="352AEBDC" w14:textId="0FC4905B" w:rsidR="00ED4273" w:rsidRDefault="007F5E58" w:rsidP="00ED4273">
      <w:proofErr w:type="spellStart"/>
      <w:r>
        <w:t>Eclipse</w:t>
      </w:r>
      <w:proofErr w:type="spellEnd"/>
      <w:r>
        <w:t xml:space="preserve"> ist eine </w:t>
      </w:r>
      <w:r w:rsidR="00FC7261">
        <w:t xml:space="preserve">kostenlose </w:t>
      </w:r>
      <w:r w:rsidR="004022FD">
        <w:t xml:space="preserve">integrierte </w:t>
      </w:r>
      <w:r>
        <w:t xml:space="preserve">Entwicklungsumgebung für C und C++ </w:t>
      </w:r>
      <w:r w:rsidR="00AE203D">
        <w:t xml:space="preserve">auf Basis der </w:t>
      </w:r>
      <w:proofErr w:type="spellStart"/>
      <w:r w:rsidR="00AE203D">
        <w:t>Eclipse</w:t>
      </w:r>
      <w:proofErr w:type="spellEnd"/>
      <w:r w:rsidR="00AE203D">
        <w:t xml:space="preserve"> Plattform</w:t>
      </w:r>
      <w:r>
        <w:t>.</w:t>
      </w:r>
      <w:r w:rsidR="00AE203D">
        <w:t xml:space="preserve"> Die IDE ist </w:t>
      </w:r>
      <w:r w:rsidR="00AE203D" w:rsidRPr="00AE203D">
        <w:t xml:space="preserve">plattformübergreifend auf den Betriebssystemen Windows, Linux und </w:t>
      </w:r>
      <w:proofErr w:type="spellStart"/>
      <w:r w:rsidR="00AE203D" w:rsidRPr="00AE203D">
        <w:t>macOS</w:t>
      </w:r>
      <w:proofErr w:type="spellEnd"/>
      <w:r w:rsidR="00AE203D" w:rsidRPr="00AE203D">
        <w:t xml:space="preserve">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proofErr w:type="spellStart"/>
      <w:r w:rsidR="00FC7261">
        <w:t>Eclipse</w:t>
      </w:r>
      <w:proofErr w:type="spellEnd"/>
      <w:r w:rsidR="00FC7261">
        <w:t xml:space="preserve"> </w:t>
      </w:r>
      <w:r w:rsidR="000C0FAA">
        <w:t>IDE</w:t>
      </w:r>
      <w:r w:rsidR="00FC7261">
        <w:t xml:space="preserve"> ist ein vorinstallierte</w:t>
      </w:r>
      <w:r w:rsidR="000C0FAA">
        <w:t>r</w:t>
      </w:r>
      <w:r w:rsidR="00FC7261">
        <w:t xml:space="preserve"> </w:t>
      </w:r>
      <w:r w:rsidR="007B0790">
        <w:t xml:space="preserve">Java </w:t>
      </w:r>
      <w:proofErr w:type="spellStart"/>
      <w:r w:rsidR="007B0790">
        <w:t>Runtime</w:t>
      </w:r>
      <w:proofErr w:type="spellEnd"/>
      <w:r w:rsidR="007B0790">
        <w:t xml:space="preserv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xml:space="preserve">, um den Betrieb von </w:t>
      </w:r>
      <w:proofErr w:type="spellStart"/>
      <w:r w:rsidR="00485ED7">
        <w:t>Eclipse</w:t>
      </w:r>
      <w:proofErr w:type="spellEnd"/>
      <w:r w:rsidR="00485ED7">
        <w:t xml:space="preserv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proofErr w:type="spellStart"/>
      <w:r>
        <w:t>Eclipse</w:t>
      </w:r>
      <w:proofErr w:type="spellEnd"/>
      <w:r>
        <w:t xml:space="preserve"> ist eine projektbasierte IDE. Das bedeutet, </w:t>
      </w:r>
      <w:r w:rsidR="00882305">
        <w:t xml:space="preserve">dass </w:t>
      </w:r>
      <w:r>
        <w:t xml:space="preserve">alles was in </w:t>
      </w:r>
      <w:proofErr w:type="spellStart"/>
      <w:r>
        <w:t>Eclipse</w:t>
      </w:r>
      <w:proofErr w:type="spellEnd"/>
      <w:r>
        <w:t xml:space="preserv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w:t>
      </w:r>
      <w:proofErr w:type="spellStart"/>
      <w:r w:rsidR="00167CD6">
        <w:t>Eclipse</w:t>
      </w:r>
      <w:proofErr w:type="spellEnd"/>
      <w:r w:rsidR="00167CD6">
        <w:t xml:space="preserv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w:t>
      </w:r>
      <w:proofErr w:type="spellStart"/>
      <w:r w:rsidR="00115B22">
        <w:t>Eclipse</w:t>
      </w:r>
      <w:proofErr w:type="spellEnd"/>
      <w:r w:rsidR="00115B22">
        <w:t xml:space="preserve"> </w:t>
      </w:r>
      <w:r w:rsidR="002D302B">
        <w:t xml:space="preserve">nach Bedarf </w:t>
      </w:r>
      <w:r w:rsidR="00115B22">
        <w:t xml:space="preserve">auch weitere </w:t>
      </w:r>
      <w:proofErr w:type="spellStart"/>
      <w:r w:rsidR="00115B22">
        <w:t>Workspaces</w:t>
      </w:r>
      <w:proofErr w:type="spellEnd"/>
      <w:r w:rsidR="00115B22">
        <w:t xml:space="preserve"> eingerichtet werden</w:t>
      </w:r>
      <w:r w:rsidR="002D302B">
        <w:t>.</w:t>
      </w:r>
      <w:r w:rsidR="00115B22">
        <w:t xml:space="preserve"> In der geöffneten IDE kann daraufhin zu den eingerichteten </w:t>
      </w:r>
      <w:proofErr w:type="spellStart"/>
      <w:r w:rsidR="00115B22">
        <w:t>Workspaces</w:t>
      </w:r>
      <w:proofErr w:type="spellEnd"/>
      <w:r w:rsidR="00115B22">
        <w:t xml:space="preserve">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w:t>
      </w:r>
      <w:r w:rsidR="0018782C">
        <w:lastRenderedPageBreak/>
        <w:t>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w:t>
      </w:r>
      <w:proofErr w:type="spellStart"/>
      <w:r>
        <w:t>default</w:t>
      </w:r>
      <w:proofErr w:type="spellEnd"/>
      <w:r>
        <w:t xml:space="preserve"> </w:t>
      </w:r>
      <w:proofErr w:type="spellStart"/>
      <w:r>
        <w:t>location</w:t>
      </w:r>
      <w:proofErr w:type="spellEnd"/>
      <w:r>
        <w:t xml:space="preserve">“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 xml:space="preserve">ein leeres </w:t>
      </w:r>
      <w:proofErr w:type="spellStart"/>
      <w:r w:rsidR="004160BF">
        <w:t>Executable</w:t>
      </w:r>
      <w:proofErr w:type="spellEnd"/>
      <w:r w:rsidR="004160BF">
        <w:t xml:space="preserv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 xml:space="preserve">werden neue Projekte in </w:t>
      </w:r>
      <w:proofErr w:type="spellStart"/>
      <w:r w:rsidR="002341FF">
        <w:t>Eclipse</w:t>
      </w:r>
      <w:proofErr w:type="spellEnd"/>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w:t>
      </w:r>
      <w:proofErr w:type="spellStart"/>
      <w:r w:rsidR="004C1B77">
        <w:t>Eclipse</w:t>
      </w:r>
      <w:proofErr w:type="spellEnd"/>
      <w:r w:rsidR="004C1B77">
        <w:t xml:space="preserve"> trotzdem Projekte aus einer eigenen Vorlage erstellen zu können gibt es zwei Möglichkeiten. Die erste Möglichkeit ist </w:t>
      </w:r>
      <w:r w:rsidR="005A1633">
        <w:t xml:space="preserve">eine </w:t>
      </w:r>
      <w:r w:rsidR="004C1B77">
        <w:t>eigene</w:t>
      </w:r>
      <w:r w:rsidR="005A1633">
        <w:t xml:space="preserve"> </w:t>
      </w:r>
      <w:proofErr w:type="spellStart"/>
      <w:r w:rsidR="004C1B77">
        <w:t>Eclipse</w:t>
      </w:r>
      <w:proofErr w:type="spellEnd"/>
      <w:r w:rsidR="004C1B77">
        <w:t>-</w:t>
      </w:r>
      <w:r w:rsidR="005A1633">
        <w:t>Erweiterung</w:t>
      </w:r>
      <w:r w:rsidR="004C1B77">
        <w:t xml:space="preserve"> zu programmieren, </w:t>
      </w:r>
      <w:r w:rsidR="007E6AAC">
        <w:t>die e</w:t>
      </w:r>
      <w:r w:rsidR="0068794B">
        <w:t xml:space="preserve">s </w:t>
      </w:r>
      <w:r w:rsidR="007E6AAC">
        <w:t>erlaubt ein neues Projektformat</w:t>
      </w:r>
      <w:r w:rsidR="0097248C">
        <w:t xml:space="preserve"> in </w:t>
      </w:r>
      <w:proofErr w:type="spellStart"/>
      <w:r w:rsidR="0097248C">
        <w:t>Eclipse</w:t>
      </w:r>
      <w:proofErr w:type="spellEnd"/>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 xml:space="preserve">der Import eines zuvor mit </w:t>
      </w:r>
      <w:proofErr w:type="spellStart"/>
      <w:r w:rsidR="0084037C">
        <w:t>Eclipse</w:t>
      </w:r>
      <w:proofErr w:type="spellEnd"/>
      <w:r w:rsidR="0084037C">
        <w:t xml:space="preserv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proofErr w:type="spellStart"/>
      <w:r w:rsidR="005B22AE" w:rsidRPr="005B22AE">
        <w:rPr>
          <w:b/>
          <w:bCs/>
        </w:rPr>
        <w:t>import</w:t>
      </w:r>
      <w:proofErr w:type="spellEnd"/>
      <w:r w:rsidR="005B22AE" w:rsidRPr="005B22AE">
        <w:rPr>
          <w:b/>
          <w:bCs/>
        </w:rPr>
        <w: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t>Auf der ersten Seite muss</w:t>
      </w:r>
      <w:r w:rsidR="005B22AE">
        <w:t xml:space="preserve"> </w:t>
      </w:r>
      <w:r w:rsidR="005B22AE" w:rsidRPr="005B22AE">
        <w:rPr>
          <w:b/>
          <w:bCs/>
        </w:rPr>
        <w:t>General</w:t>
      </w:r>
      <w:r w:rsidR="005B22AE">
        <w:t xml:space="preserve"> &gt; </w:t>
      </w:r>
      <w:proofErr w:type="spellStart"/>
      <w:r w:rsidR="005B22AE" w:rsidRPr="005B22AE">
        <w:rPr>
          <w:b/>
          <w:bCs/>
        </w:rPr>
        <w:t>Existing</w:t>
      </w:r>
      <w:proofErr w:type="spellEnd"/>
      <w:r w:rsidR="005B22AE" w:rsidRPr="005B22AE">
        <w:rPr>
          <w:b/>
          <w:bCs/>
        </w:rPr>
        <w:t xml:space="preserve"> Projects </w:t>
      </w:r>
      <w:proofErr w:type="spellStart"/>
      <w:r w:rsidR="005B22AE" w:rsidRPr="005B22AE">
        <w:rPr>
          <w:b/>
          <w:bCs/>
        </w:rPr>
        <w:t>into</w:t>
      </w:r>
      <w:proofErr w:type="spellEnd"/>
      <w:r w:rsidR="005B22AE" w:rsidRPr="005B22AE">
        <w:rPr>
          <w:b/>
          <w:bCs/>
        </w:rPr>
        <w:t xml:space="preserve">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w:t>
      </w:r>
      <w:r w:rsidR="006F3E6F">
        <w:lastRenderedPageBreak/>
        <w:t xml:space="preserve">in „Select root </w:t>
      </w:r>
      <w:proofErr w:type="spellStart"/>
      <w:r w:rsidR="006F3E6F">
        <w:t>directory</w:t>
      </w:r>
      <w:proofErr w:type="spellEnd"/>
      <w:r w:rsidR="006F3E6F">
        <w:t>“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w:t>
      </w:r>
      <w:proofErr w:type="spellStart"/>
      <w:r w:rsidR="009F41F6">
        <w:t>Eclipse</w:t>
      </w:r>
      <w:proofErr w:type="spellEnd"/>
      <w:r w:rsidR="009F41F6">
        <w:t xml:space="preserve">, sowie fortgeschrittene Programmierkenntnisse, um eine eigene Erweiterung für </w:t>
      </w:r>
      <w:proofErr w:type="spellStart"/>
      <w:r w:rsidR="009F41F6">
        <w:t>Eclipse</w:t>
      </w:r>
      <w:proofErr w:type="spellEnd"/>
      <w:r w:rsidR="009F41F6">
        <w:t xml:space="preserve"> zu entwickeln. </w:t>
      </w:r>
      <w:r w:rsidR="00752990">
        <w:t xml:space="preserve">Außerdem können mit einer solchen Erweiterung Projekte nur erstellt </w:t>
      </w:r>
      <w:r w:rsidR="007F382D">
        <w:t xml:space="preserve">und nicht aktualisiert werden. Das bedeutet, dass trotz der Erweiterung in </w:t>
      </w:r>
      <w:proofErr w:type="spellStart"/>
      <w:r w:rsidR="007F382D">
        <w:t>Eclipse</w:t>
      </w:r>
      <w:proofErr w:type="spellEnd"/>
      <w:r w:rsidR="007F382D">
        <w:t xml:space="preserv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1" w:name="_Toc93057358"/>
      <w:proofErr w:type="spellStart"/>
      <w:r>
        <w:t>CLion</w:t>
      </w:r>
      <w:proofErr w:type="spellEnd"/>
      <w:r>
        <w:t xml:space="preserve"> IDE</w:t>
      </w:r>
      <w:bookmarkEnd w:id="21"/>
    </w:p>
    <w:p w14:paraId="4C1703FD" w14:textId="6B142036" w:rsidR="002830EC" w:rsidRDefault="002830EC" w:rsidP="002830EC">
      <w:proofErr w:type="spellStart"/>
      <w:r>
        <w:t>CLion</w:t>
      </w:r>
      <w:proofErr w:type="spellEnd"/>
      <w:r>
        <w:t xml:space="preserve"> ist eine plattformübergreifende 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Abschnitt 2.4.2) ist </w:t>
      </w:r>
      <w:proofErr w:type="spellStart"/>
      <w:r w:rsidR="00AD59E1">
        <w:t>CLion</w:t>
      </w:r>
      <w:proofErr w:type="spellEnd"/>
      <w:r w:rsidR="00AD59E1">
        <w:t xml:space="preserve">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 xml:space="preserve">ie </w:t>
      </w:r>
      <w:proofErr w:type="spellStart"/>
      <w:r w:rsidR="00F32D52">
        <w:t>Eclipse</w:t>
      </w:r>
      <w:proofErr w:type="spellEnd"/>
      <w:r>
        <w:t xml:space="preserve"> ist </w:t>
      </w:r>
      <w:proofErr w:type="spellStart"/>
      <w:r>
        <w:t>CLion</w:t>
      </w:r>
      <w:proofErr w:type="spellEnd"/>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w:t>
      </w:r>
      <w:proofErr w:type="spellStart"/>
      <w:r w:rsidR="00F32D52">
        <w:t>CLion</w:t>
      </w:r>
      <w:proofErr w:type="spellEnd"/>
      <w:r w:rsidR="00F32D52">
        <w:t xml:space="preserve">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proofErr w:type="spellStart"/>
      <w:r w:rsidR="005B4692">
        <w:t>CLion</w:t>
      </w:r>
      <w:proofErr w:type="spellEnd"/>
      <w:r w:rsidR="005B4692">
        <w:t xml:space="preserve"> unterstützt dabei vier verschiedene Projektformate: </w:t>
      </w:r>
      <w:proofErr w:type="spellStart"/>
      <w:r w:rsidR="005B4692">
        <w:t>Cmake</w:t>
      </w:r>
      <w:proofErr w:type="spellEnd"/>
      <w:r w:rsidR="005B4692">
        <w:t xml:space="preserve">, </w:t>
      </w:r>
      <w:proofErr w:type="spellStart"/>
      <w:r w:rsidR="005B4692">
        <w:t>Gradle</w:t>
      </w:r>
      <w:proofErr w:type="spellEnd"/>
      <w:r w:rsidR="005B4692">
        <w:t xml:space="preserv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xml:space="preserve">, GNU </w:t>
      </w:r>
      <w:proofErr w:type="spellStart"/>
      <w:r w:rsidR="005B4692">
        <w:t>Makefile</w:t>
      </w:r>
      <w:proofErr w:type="spellEnd"/>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w:t>
      </w:r>
      <w:proofErr w:type="spellStart"/>
      <w:r w:rsidR="005B4692">
        <w:t>CLion</w:t>
      </w:r>
      <w:proofErr w:type="spellEnd"/>
      <w:r w:rsidR="005B4692">
        <w:t xml:space="preserve"> nur </w:t>
      </w:r>
      <w:proofErr w:type="spellStart"/>
      <w:r w:rsidR="005B4692">
        <w:t>Cmake</w:t>
      </w:r>
      <w:proofErr w:type="spellEnd"/>
      <w:r w:rsidR="005B4692">
        <w:t xml:space="preserve">-Projekte neu erstellt werden. </w:t>
      </w:r>
      <w:r w:rsidR="000C74BB">
        <w:t xml:space="preserve">Projekte mit den anderen drei Projektformaten müssen extern initialisiert werden und können anschließend in </w:t>
      </w:r>
      <w:proofErr w:type="spellStart"/>
      <w:r w:rsidR="000C74BB">
        <w:t>CLion</w:t>
      </w:r>
      <w:proofErr w:type="spellEnd"/>
      <w:r w:rsidR="000C74BB">
        <w:t xml:space="preserve">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w:t>
      </w:r>
      <w:proofErr w:type="spellStart"/>
      <w:r w:rsidR="00B9571A">
        <w:t>CLion</w:t>
      </w:r>
      <w:proofErr w:type="spellEnd"/>
      <w:r w:rsidR="00B9571A">
        <w:t xml:space="preserve">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lastRenderedPageBreak/>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w:t>
      </w:r>
      <w:proofErr w:type="spellStart"/>
      <w:r w:rsidR="00887FAE">
        <w:t>CMake</w:t>
      </w:r>
      <w:proofErr w:type="spellEnd"/>
      <w:r w:rsidR="00887FAE">
        <w:t xml:space="preserv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w:t>
      </w:r>
      <w:proofErr w:type="spellStart"/>
      <w:r>
        <w:rPr>
          <w:bCs/>
        </w:rPr>
        <w:t>CMake</w:t>
      </w:r>
      <w:proofErr w:type="spellEnd"/>
      <w:r>
        <w:rPr>
          <w:bCs/>
        </w:rPr>
        <w:t xml:space="preserv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w:t>
      </w:r>
      <w:proofErr w:type="spellStart"/>
      <w:r w:rsidR="00352C66">
        <w:t>Build</w:t>
      </w:r>
      <w:proofErr w:type="spellEnd"/>
      <w:r w:rsidR="00352C66">
        <w:t xml:space="preserve">-Datei des Projektes ausgewählt werden. Für </w:t>
      </w:r>
      <w:proofErr w:type="spellStart"/>
      <w:r w:rsidR="00DB3DFA">
        <w:t>Gradle</w:t>
      </w:r>
      <w:proofErr w:type="spellEnd"/>
      <w:r w:rsidR="00DB3DFA">
        <w:t>-Projekt</w:t>
      </w:r>
      <w:r w:rsidR="00352C66">
        <w:t>e ist das die</w:t>
      </w:r>
      <w:r w:rsidR="00DB3DFA">
        <w:t xml:space="preserve"> </w:t>
      </w:r>
      <w:r w:rsidR="00BD51D9">
        <w:t>„</w:t>
      </w:r>
      <w:proofErr w:type="spellStart"/>
      <w:r w:rsidR="00BD51D9">
        <w:t>build.gradle</w:t>
      </w:r>
      <w:proofErr w:type="spellEnd"/>
      <w:r w:rsidR="00BD51D9">
        <w:t xml:space="preserve">“ Datei und </w:t>
      </w:r>
      <w:r w:rsidR="00352C66">
        <w:t>für</w:t>
      </w:r>
      <w:r w:rsidR="00BD51D9">
        <w:t xml:space="preserve"> </w:t>
      </w:r>
      <w:proofErr w:type="spellStart"/>
      <w:r w:rsidR="00BD51D9">
        <w:t>Make</w:t>
      </w:r>
      <w:proofErr w:type="spellEnd"/>
      <w:r w:rsidR="00BD51D9">
        <w:t>-Projekt</w:t>
      </w:r>
      <w:r w:rsidR="00352C66">
        <w:t>e</w:t>
      </w:r>
      <w:r w:rsidR="00BD51D9">
        <w:t xml:space="preserve"> </w:t>
      </w:r>
      <w:r w:rsidR="00352C66">
        <w:t>die</w:t>
      </w:r>
      <w:r w:rsidR="00BD51D9">
        <w:t xml:space="preserve"> „</w:t>
      </w:r>
      <w:proofErr w:type="spellStart"/>
      <w:r w:rsidR="00BD51D9">
        <w:t>Makefile</w:t>
      </w:r>
      <w:proofErr w:type="spellEnd"/>
      <w:r w:rsidR="00BD51D9">
        <w:t>“ Datei.</w:t>
      </w:r>
      <w:r w:rsidR="00352C66">
        <w:t xml:space="preserve"> Nachdem die </w:t>
      </w:r>
      <w:r w:rsidR="00921243">
        <w:t xml:space="preserve">entsprechende Datei ausgewählt wurde und der „Pfad auswählen-Dialog“ bestätigt wurde, erscheint ein neuer Dialog, mit dem man die Datei mit der Taste „Open </w:t>
      </w:r>
      <w:proofErr w:type="spellStart"/>
      <w:r w:rsidR="00921243">
        <w:t>as</w:t>
      </w:r>
      <w:proofErr w:type="spellEnd"/>
      <w:r w:rsidR="00921243">
        <w:t xml:space="preserve">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w:t>
      </w:r>
      <w:proofErr w:type="spellStart"/>
      <w:r>
        <w:t>CMake</w:t>
      </w:r>
      <w:proofErr w:type="spellEnd"/>
      <w:r>
        <w:t xml:space="preserv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w:t>
      </w:r>
      <w:proofErr w:type="spellStart"/>
      <w:r>
        <w:t>CLion</w:t>
      </w:r>
      <w:proofErr w:type="spellEnd"/>
      <w:r>
        <w:t xml:space="preserve"> nur </w:t>
      </w:r>
      <w:proofErr w:type="spellStart"/>
      <w:r>
        <w:t>CMake</w:t>
      </w:r>
      <w:proofErr w:type="spellEnd"/>
      <w:r>
        <w:t xml:space="preserv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w:t>
      </w:r>
      <w:proofErr w:type="spellStart"/>
      <w:r w:rsidR="005D37E3">
        <w:t>Zieltyp</w:t>
      </w:r>
      <w:proofErr w:type="spellEnd"/>
      <w:r w:rsidR="005D37E3">
        <w:t xml:space="preserve"> (</w:t>
      </w:r>
      <w:proofErr w:type="spellStart"/>
      <w:r w:rsidR="005D37E3">
        <w:t>executable</w:t>
      </w:r>
      <w:proofErr w:type="spellEnd"/>
      <w:r w:rsidR="005D37E3">
        <w:t xml:space="preserve"> oder </w:t>
      </w:r>
      <w:proofErr w:type="spellStart"/>
      <w:r w:rsidR="005D37E3">
        <w:t>library</w:t>
      </w:r>
      <w:proofErr w:type="spellEnd"/>
      <w:r w:rsidR="005D37E3">
        <w:t xml:space="preserve">) des Projektes </w:t>
      </w:r>
      <w:r>
        <w:t>ausgewählt werden</w:t>
      </w:r>
      <w:r w:rsidR="005D37E3">
        <w:t xml:space="preserve">. Nachdem </w:t>
      </w:r>
      <w:r w:rsidR="00E525D3">
        <w:t xml:space="preserve">eine Auswahl für beide Optionen </w:t>
      </w:r>
      <w:r w:rsidR="00E525D3">
        <w:lastRenderedPageBreak/>
        <w:t>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2" w:name="_Hlk90643260"/>
      <w:r>
        <w:t>Sprachstandard</w:t>
      </w:r>
      <w:r w:rsidR="000B472E">
        <w:t xml:space="preserve"> </w:t>
      </w:r>
      <w:bookmarkEnd w:id="22"/>
      <w:r w:rsidR="000B472E">
        <w:t xml:space="preserve">(eng.: „Language </w:t>
      </w:r>
      <w:proofErr w:type="spellStart"/>
      <w:r w:rsidR="000B472E">
        <w:t>standard</w:t>
      </w:r>
      <w:proofErr w:type="spellEnd"/>
      <w:r w:rsidR="000B472E">
        <w:t>“)</w:t>
      </w:r>
      <w:r>
        <w:t xml:space="preserve"> des Projektes ausgewählt werden. </w:t>
      </w:r>
      <w:r w:rsidR="00CB27B9">
        <w:t xml:space="preserve">Mit der „Language </w:t>
      </w:r>
      <w:proofErr w:type="spellStart"/>
      <w:r w:rsidR="00CB27B9">
        <w:t>standard</w:t>
      </w:r>
      <w:proofErr w:type="spellEnd"/>
      <w:r w:rsidR="00CB27B9">
        <w:t xml:space="preserve">“ </w:t>
      </w:r>
      <w:proofErr w:type="spellStart"/>
      <w:r w:rsidR="00CB27B9">
        <w:t>Dopdown</w:t>
      </w:r>
      <w:proofErr w:type="spellEnd"/>
      <w:r w:rsidR="00CB27B9">
        <w:t>-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w:t>
      </w:r>
      <w:proofErr w:type="spellStart"/>
      <w:r>
        <w:t>Executable</w:t>
      </w:r>
      <w:proofErr w:type="spellEnd"/>
      <w:r>
        <w:t>-Projekte existiert diese Auswahl nicht). Mit der Dropdown-</w:t>
      </w:r>
      <w:r w:rsidR="009D0DA8">
        <w:t>Taste</w:t>
      </w:r>
      <w:r>
        <w:t xml:space="preserve"> unter „Library Type“ </w:t>
      </w:r>
      <w:r w:rsidR="00B77166">
        <w:t>kann hierfür zwischen „</w:t>
      </w:r>
      <w:proofErr w:type="spellStart"/>
      <w:r w:rsidR="00B77166">
        <w:t>static</w:t>
      </w:r>
      <w:proofErr w:type="spellEnd"/>
      <w:r w:rsidR="00B77166">
        <w:t>“ und „</w:t>
      </w:r>
      <w:proofErr w:type="spellStart"/>
      <w:r w:rsidR="00B77166">
        <w:t>shared</w:t>
      </w:r>
      <w:proofErr w:type="spellEnd"/>
      <w:r w:rsidR="00B77166">
        <w:t xml:space="preserve">“ </w:t>
      </w:r>
      <w:r w:rsidR="00B77166" w:rsidRPr="000B472E">
        <w:t>Bibliothekstyp</w:t>
      </w:r>
      <w:r w:rsidR="00B77166">
        <w:t xml:space="preserve">en ausgewählt werden (In diesem Beispiel wurde </w:t>
      </w:r>
      <w:proofErr w:type="spellStart"/>
      <w:r w:rsidR="00B77166">
        <w:t>shared</w:t>
      </w:r>
      <w:proofErr w:type="spellEnd"/>
      <w:r w:rsidR="00B77166">
        <w:t xml:space="preserve">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proofErr w:type="spellStart"/>
      <w:r w:rsidR="004032A0">
        <w:t>CMake</w:t>
      </w:r>
      <w:proofErr w:type="spellEnd"/>
      <w:r w:rsidR="004032A0">
        <w:t xml:space="preserv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15E0622A" w14:textId="62993DD7" w:rsidR="00407D00" w:rsidRDefault="003F1E06" w:rsidP="000B472E">
      <w:r>
        <w:lastRenderedPageBreak/>
        <w:t xml:space="preserve">Ähnlich wie </w:t>
      </w:r>
      <w:proofErr w:type="spellStart"/>
      <w:r>
        <w:t>Eclipse</w:t>
      </w:r>
      <w:proofErr w:type="spellEnd"/>
      <w:r>
        <w:t xml:space="preserve">, verwendet </w:t>
      </w:r>
      <w:proofErr w:type="spellStart"/>
      <w:r>
        <w:t>CLion</w:t>
      </w:r>
      <w:proofErr w:type="spellEnd"/>
      <w:r>
        <w:t xml:space="preserve">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proofErr w:type="spellStart"/>
      <w:r w:rsidR="00EE586E">
        <w:t>Eclipse</w:t>
      </w:r>
      <w:proofErr w:type="spellEnd"/>
      <w:r w:rsidR="00EE586E">
        <w:t xml:space="preserve">, gibt es in </w:t>
      </w:r>
      <w:proofErr w:type="spellStart"/>
      <w:r w:rsidR="00EE586E">
        <w:t>CLion</w:t>
      </w:r>
      <w:proofErr w:type="spellEnd"/>
      <w:r w:rsidR="00EE586E">
        <w:t xml:space="preserve"> jedoch </w:t>
      </w:r>
      <w:r w:rsidR="00116408">
        <w:t xml:space="preserve">keine Möglichkeit </w:t>
      </w:r>
      <w:r w:rsidR="00EE586E">
        <w:t>die interne Projekt-Vorlage zu verändern oder eine neue Projekt-Vorlagen hinzuzufügen.</w:t>
      </w:r>
      <w:r w:rsidR="00057C86">
        <w:t xml:space="preserve"> Allerdings können in </w:t>
      </w:r>
      <w:proofErr w:type="spellStart"/>
      <w:r w:rsidR="00057C86">
        <w:t>CLion</w:t>
      </w:r>
      <w:proofErr w:type="spellEnd"/>
      <w:r w:rsidR="00057C86">
        <w:t xml:space="preserve">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 xml:space="preserve">Save File </w:t>
      </w:r>
      <w:proofErr w:type="spellStart"/>
      <w:r w:rsidR="007E1579" w:rsidRPr="007E1579">
        <w:rPr>
          <w:b/>
          <w:bCs/>
        </w:rPr>
        <w:t>as</w:t>
      </w:r>
      <w:proofErr w:type="spellEnd"/>
      <w:r w:rsidR="007E1579" w:rsidRPr="007E1579">
        <w:rPr>
          <w:b/>
          <w:bCs/>
        </w:rPr>
        <w:t xml:space="preserve"> Template</w:t>
      </w:r>
      <w:r w:rsidR="007E1579">
        <w:t xml:space="preserve"> ausgewählt werden, um ein „</w:t>
      </w:r>
      <w:r w:rsidR="007E1579" w:rsidRPr="007E1579">
        <w:t xml:space="preserve">Save File </w:t>
      </w:r>
      <w:proofErr w:type="spellStart"/>
      <w:r w:rsidR="007E1579" w:rsidRPr="007E1579">
        <w:t>as</w:t>
      </w:r>
      <w:proofErr w:type="spellEnd"/>
      <w:r w:rsidR="007E1579" w:rsidRPr="007E1579">
        <w:t xml:space="preserve">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proofErr w:type="spellStart"/>
      <w:r w:rsidRPr="00122D85">
        <w:rPr>
          <w:b/>
          <w:bCs/>
        </w:rPr>
        <w:t>Strg+Alt+S</w:t>
      </w:r>
      <w:proofErr w:type="spellEnd"/>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proofErr w:type="spellStart"/>
      <w:r>
        <w:t>CLion</w:t>
      </w:r>
      <w:proofErr w:type="spellEnd"/>
      <w:r>
        <w:t xml:space="preserve"> bietet dafür eine Reihe von vordefinierten Platzhaltern an. Allerdings können auch selbst erstellte Platzhalter verwendet werden. Dazu müssen</w:t>
      </w:r>
      <w:r w:rsidR="002C6474">
        <w:t xml:space="preserve"> in den Template-Dateien das Schlüsselwort „#</w:t>
      </w:r>
      <w:proofErr w:type="spellStart"/>
      <w:r w:rsidR="002C6474">
        <w:t>set</w:t>
      </w:r>
      <w:proofErr w:type="spellEnd"/>
      <w:r w:rsidR="002C6474">
        <w:t xml:space="preserve">“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w:t>
      </w:r>
      <w:proofErr w:type="spellStart"/>
      <w:r>
        <w:t>Eclipse</w:t>
      </w:r>
      <w:proofErr w:type="spellEnd"/>
      <w:r>
        <w:t xml:space="preserve">, </w:t>
      </w:r>
      <w:r w:rsidR="00504C71">
        <w:t xml:space="preserve">bietet </w:t>
      </w:r>
      <w:proofErr w:type="spellStart"/>
      <w:r w:rsidR="00504C71">
        <w:t>CLion</w:t>
      </w:r>
      <w:proofErr w:type="spellEnd"/>
      <w:r w:rsidR="00504C71">
        <w:t xml:space="preserve">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w:t>
      </w:r>
      <w:proofErr w:type="spellStart"/>
      <w:r w:rsidR="000471F4">
        <w:t>CLion</w:t>
      </w:r>
      <w:proofErr w:type="spellEnd"/>
      <w:r w:rsidR="000471F4">
        <w:t xml:space="preserve"> nämlich, </w:t>
      </w:r>
      <w:r w:rsidR="00D95E81">
        <w:t>mittels einer intern gespeicherten Projekt-</w:t>
      </w:r>
      <w:r w:rsidR="00D95E81">
        <w:lastRenderedPageBreak/>
        <w: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w:t>
      </w:r>
      <w:proofErr w:type="spellStart"/>
      <w:r w:rsidR="008F55B5">
        <w:t>CLion</w:t>
      </w:r>
      <w:proofErr w:type="spellEnd"/>
      <w:r w:rsidR="008F55B5">
        <w:t xml:space="preserve">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3" w:name="_Toc93057357"/>
      <w:r>
        <w:t>Visual Studio Code</w:t>
      </w:r>
      <w:bookmarkEnd w:id="23"/>
    </w:p>
    <w:p w14:paraId="77E4C982" w14:textId="2491CCAB" w:rsidR="002B54E6" w:rsidRDefault="002B54E6" w:rsidP="002B54E6">
      <w:r>
        <w:t xml:space="preserve">Visual Studio Code (abgekürzt </w:t>
      </w:r>
      <w:proofErr w:type="spellStart"/>
      <w:r>
        <w:t>VSCode</w:t>
      </w:r>
      <w:proofErr w:type="spellEnd"/>
      <w:r>
        <w:t>) ist ein kostenloser und open source (</w:t>
      </w:r>
      <w:hyperlink r:id="rId16" w:history="1">
        <w:r w:rsidRPr="00EA351C">
          <w:rPr>
            <w:rStyle w:val="Hyperlink"/>
          </w:rPr>
          <w:t>github.com/</w:t>
        </w:r>
        <w:proofErr w:type="spellStart"/>
        <w:r w:rsidRPr="00EA351C">
          <w:rPr>
            <w:rStyle w:val="Hyperlink"/>
          </w:rPr>
          <w:t>microsoft</w:t>
        </w:r>
        <w:proofErr w:type="spellEnd"/>
        <w:r w:rsidRPr="00EA351C">
          <w:rPr>
            <w:rStyle w:val="Hyperlink"/>
          </w:rPr>
          <w:t>/</w:t>
        </w:r>
        <w:proofErr w:type="spellStart"/>
        <w:r w:rsidRPr="00EA351C">
          <w:rPr>
            <w:rStyle w:val="Hyperlink"/>
          </w:rPr>
          <w:t>vscode</w:t>
        </w:r>
        <w:proofErr w:type="spellEnd"/>
      </w:hyperlink>
      <w:r>
        <w:t xml:space="preserve">) basierter Code-Editor von Microsoft. Es ist </w:t>
      </w:r>
      <w:r w:rsidRPr="00C05F62">
        <w:t xml:space="preserve">plattformübergreifend auf </w:t>
      </w:r>
      <w:r>
        <w:t xml:space="preserve">den Betriebssystemen </w:t>
      </w:r>
      <w:r w:rsidRPr="00C05F62">
        <w:t xml:space="preserve">Windows, Linux und </w:t>
      </w:r>
      <w:proofErr w:type="spellStart"/>
      <w:r w:rsidRPr="00C05F62">
        <w:t>macOS</w:t>
      </w:r>
      <w:proofErr w:type="spellEnd"/>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w:t>
      </w:r>
      <w:proofErr w:type="spellStart"/>
      <w:r>
        <w:t>Eclipse</w:t>
      </w:r>
      <w:proofErr w:type="spellEnd"/>
      <w:r>
        <w:t xml:space="preserve"> und </w:t>
      </w:r>
      <w:proofErr w:type="spellStart"/>
      <w:r>
        <w:t>CLion</w:t>
      </w:r>
      <w:proofErr w:type="spellEnd"/>
      <w:r>
        <w:t xml:space="preserve"> ist </w:t>
      </w:r>
      <w:proofErr w:type="spellStart"/>
      <w:r>
        <w:t>VSCode</w:t>
      </w:r>
      <w:proofErr w:type="spellEnd"/>
      <w:r>
        <w:t xml:space="preserv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proofErr w:type="spellStart"/>
      <w:r>
        <w:t>VSCode</w:t>
      </w:r>
      <w:proofErr w:type="spellEnd"/>
      <w:r>
        <w:t xml:space="preserv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 xml:space="preserve">nachträglich in </w:t>
      </w:r>
      <w:proofErr w:type="spellStart"/>
      <w:r w:rsidR="004B4AF6">
        <w:t>VSCode</w:t>
      </w:r>
      <w:proofErr w:type="spellEnd"/>
      <w:r w:rsidR="004B4AF6">
        <w:t xml:space="preserve"> installiert werden.</w:t>
      </w:r>
      <w:r w:rsidR="0015130D">
        <w:t xml:space="preserve"> </w:t>
      </w:r>
      <w:r w:rsidR="00E12F54">
        <w:t xml:space="preserve">Zusätzlich kann </w:t>
      </w:r>
      <w:proofErr w:type="spellStart"/>
      <w:r w:rsidR="00E12F54">
        <w:t>VSCode</w:t>
      </w:r>
      <w:proofErr w:type="spellEnd"/>
      <w:r w:rsidR="00E12F54">
        <w:t xml:space="preserv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w:t>
      </w:r>
      <w:proofErr w:type="spellStart"/>
      <w:r>
        <w:t>VSCode</w:t>
      </w:r>
      <w:proofErr w:type="spellEnd"/>
      <w:r>
        <w:t xml:space="preserv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w:t>
      </w:r>
      <w:proofErr w:type="spellStart"/>
      <w:r w:rsidR="00096735">
        <w:t>mithile</w:t>
      </w:r>
      <w:proofErr w:type="spellEnd"/>
      <w:r w:rsidR="00096735">
        <w:t xml:space="preserve"> des </w:t>
      </w:r>
      <w:proofErr w:type="spellStart"/>
      <w:r w:rsidR="00096735">
        <w:t>VSCode</w:t>
      </w:r>
      <w:proofErr w:type="spellEnd"/>
      <w:r w:rsidR="00096735">
        <w:t xml:space="preserv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w:t>
      </w:r>
      <w:proofErr w:type="spellStart"/>
      <w:r>
        <w:rPr>
          <w:b/>
          <w:bCs/>
        </w:rPr>
        <w:t>VSCode</w:t>
      </w:r>
      <w:proofErr w:type="spellEnd"/>
      <w:r>
        <w:rPr>
          <w:b/>
          <w:bCs/>
        </w:rPr>
        <w:t xml:space="preserv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4" w:name="_Hlk89271753"/>
      <w:r>
        <w:t xml:space="preserve">„Project Templates“ </w:t>
      </w:r>
      <w:bookmarkEnd w:id="24"/>
      <w:r>
        <w:t xml:space="preserve">von </w:t>
      </w:r>
      <w:proofErr w:type="spellStart"/>
      <w:r>
        <w:t>cantonios</w:t>
      </w:r>
      <w:proofErr w:type="spellEnd"/>
      <w:r>
        <w:t xml:space="preserve"> (</w:t>
      </w:r>
      <w:hyperlink r:id="rId17" w:history="1">
        <w:r w:rsidRPr="00901CA8">
          <w:rPr>
            <w:rStyle w:val="Hyperlink"/>
          </w:rPr>
          <w:t>marketplace.visualstudio.com/</w:t>
        </w:r>
        <w:proofErr w:type="spellStart"/>
        <w:r w:rsidRPr="00901CA8">
          <w:rPr>
            <w:rStyle w:val="Hyperlink"/>
          </w:rPr>
          <w:t>project</w:t>
        </w:r>
        <w:proofErr w:type="spellEnd"/>
        <w:r w:rsidRPr="00901CA8">
          <w:rPr>
            <w:rStyle w:val="Hyperlink"/>
          </w:rPr>
          <w:t>-templates</w:t>
        </w:r>
      </w:hyperlink>
      <w:r>
        <w:t xml:space="preserve">) kann dieses Problem allerdings gelöst werden. Nach der Installation dieser Erweiterung ist es zum einen möglich ein bestimmtes Projekt als ein Template-Projekt zu speichern. Dazu muss als erstes ein zuvor initialisiertes Projekt in </w:t>
      </w:r>
      <w:proofErr w:type="spellStart"/>
      <w:r>
        <w:t>VSCode</w:t>
      </w:r>
      <w:proofErr w:type="spellEnd"/>
      <w:r>
        <w:t xml:space="preserve"> geöffnet werden. Nachdem das Projekt geöffnet wurde, muss im Explorer ein Kontextmenü geöffnet werden, indem man mit der rechten Maustaste auf das Projekt klickt. Wenn die Erweiterung richtig installiert wurde, sollte nun „Save Project </w:t>
      </w:r>
      <w:proofErr w:type="spellStart"/>
      <w:r>
        <w:t>as</w:t>
      </w:r>
      <w:proofErr w:type="spellEnd"/>
      <w:r>
        <w:t xml:space="preserve">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 xml:space="preserve">Nachdem dieser Menüpunkt ausgewählt wurde, öffnet sich die Befehlspalette von </w:t>
      </w:r>
      <w:proofErr w:type="spellStart"/>
      <w:r>
        <w:t>VSCode</w:t>
      </w:r>
      <w:proofErr w:type="spellEnd"/>
      <w:r>
        <w:t>,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040F6C80" w14:textId="77777777" w:rsidR="002B54E6" w:rsidRDefault="002B54E6" w:rsidP="002B54E6">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proofErr w:type="spellStart"/>
      <w:r w:rsidRPr="00FE1817">
        <w:rPr>
          <w:b/>
          <w:bCs/>
        </w:rPr>
        <w:t>VSCode</w:t>
      </w:r>
      <w:proofErr w:type="spellEnd"/>
      <w:r w:rsidRPr="00FE1817">
        <w:rPr>
          <w:b/>
          <w:bCs/>
        </w:rPr>
        <w:t xml:space="preserve"> Project Template </w:t>
      </w:r>
      <w:proofErr w:type="spellStart"/>
      <w:r w:rsidRPr="00FE1817">
        <w:rPr>
          <w:b/>
          <w:bCs/>
        </w:rPr>
        <w:t>Configuration</w:t>
      </w:r>
      <w:proofErr w:type="spellEnd"/>
      <w:r>
        <w:t xml:space="preserve"> &gt; </w:t>
      </w:r>
      <w:r w:rsidRPr="00FE1817">
        <w:rPr>
          <w:b/>
          <w:bCs/>
        </w:rPr>
        <w:t>In „</w:t>
      </w:r>
      <w:proofErr w:type="spellStart"/>
      <w:r w:rsidRPr="00FE1817">
        <w:rPr>
          <w:b/>
          <w:bCs/>
        </w:rPr>
        <w:t>settings.json</w:t>
      </w:r>
      <w:proofErr w:type="spellEnd"/>
      <w:r w:rsidRPr="00FE1817">
        <w:rPr>
          <w:b/>
          <w:bCs/>
        </w:rPr>
        <w:t>“ bearbeiten</w:t>
      </w:r>
      <w:r>
        <w:t xml:space="preserve"> geändert werden, indem man folgende Zeile addiert:</w:t>
      </w:r>
    </w:p>
    <w:p w14:paraId="587AAC30" w14:textId="77777777" w:rsidR="002B54E6" w:rsidRDefault="002B54E6" w:rsidP="002B54E6">
      <w:r>
        <w:rPr>
          <w:noProof/>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752C9DAD" w14:textId="77777777" w:rsidR="002B54E6" w:rsidRDefault="002B54E6" w:rsidP="002B54E6">
      <w:r>
        <w:lastRenderedPageBreak/>
        <w:t xml:space="preserve">Zum anderen kann die Extension dazu benutzt werden, um ein Projekt aus einem gespeicherten Template-Projekt zu erstellen. Dazu muss in </w:t>
      </w:r>
      <w:proofErr w:type="spellStart"/>
      <w:r>
        <w:t>VSCode</w:t>
      </w:r>
      <w:proofErr w:type="spellEnd"/>
      <w:r>
        <w:t xml:space="preserv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w:t>
      </w:r>
      <w:proofErr w:type="spellStart"/>
      <w:r>
        <w:t>from</w:t>
      </w:r>
      <w:proofErr w:type="spellEnd"/>
      <w:r>
        <w:t xml:space="preserve">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 xml:space="preserve">Mit der Auswahl des Menüpunktes öffnet sich die Befehlspalette in </w:t>
      </w:r>
      <w:proofErr w:type="spellStart"/>
      <w:r>
        <w:t>VSCode</w:t>
      </w:r>
      <w:proofErr w:type="spellEnd"/>
      <w:r>
        <w:t xml:space="preserv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A8B6A25" w14:textId="77777777" w:rsidR="002B54E6" w:rsidRDefault="002B54E6" w:rsidP="002B54E6">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DF49166" w14:textId="5AD9C8ED" w:rsidR="001E7F2B"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w:t>
      </w:r>
      <w:r w:rsidR="0012771C">
        <w:lastRenderedPageBreak/>
        <w:t xml:space="preserve">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r w:rsidR="001E7F2B">
        <w:br w:type="page"/>
      </w:r>
    </w:p>
    <w:p w14:paraId="6A7AD044" w14:textId="77777777" w:rsidR="001E7F2B" w:rsidRDefault="001E7F2B" w:rsidP="00196E2A">
      <w:pPr>
        <w:pStyle w:val="berschrift1"/>
        <w:numPr>
          <w:ilvl w:val="0"/>
          <w:numId w:val="1"/>
        </w:numPr>
      </w:pPr>
      <w:bookmarkStart w:id="25" w:name="_Toc93057360"/>
      <w:r>
        <w:lastRenderedPageBreak/>
        <w:t>Lösungsansatz</w:t>
      </w:r>
      <w:bookmarkEnd w:id="25"/>
    </w:p>
    <w:p w14:paraId="7313575E" w14:textId="2CE70E3F" w:rsidR="00241997" w:rsidRDefault="003A05BB" w:rsidP="00FF1FBD">
      <w:r>
        <w:t xml:space="preserve">Um das beschriebene Problem im ersten Kapitel zu lösen, wurde im Rahmen dieser Thesis ein </w:t>
      </w:r>
      <w:r w:rsidR="00385969">
        <w:t xml:space="preserve">spezielles </w:t>
      </w:r>
      <w:proofErr w:type="spellStart"/>
      <w:r w:rsidR="00385969">
        <w:t>DevOps</w:t>
      </w:r>
      <w:proofErr w:type="spellEnd"/>
      <w:r w:rsidR="00385969">
        <w:t xml:space="preserve">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15E61B2E" w:rsidR="00D40067" w:rsidRDefault="0001515D" w:rsidP="00FF1FBD">
      <w:r>
        <w:t xml:space="preserve">Um ein neues Projekt mit dem Projekt-Konfigurator zu erstellen, muss ein spezielles Formular in der GUI ausgefüllt werden. </w:t>
      </w:r>
      <w:r w:rsidR="00D40067">
        <w:t>Das Formular ist dabei aus</w:t>
      </w:r>
      <w:r w:rsidR="00F33AE3">
        <w:t xml:space="preserve"> </w:t>
      </w:r>
      <w:r w:rsidR="00D40067">
        <w:t xml:space="preserve">Texteingabefeldern, Dropdown-Listen, Auswahlkästchen (Checkboxen) und Listfeldern aufgebaut. </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6" w:name="_Toc93057361"/>
      <w:r>
        <w:lastRenderedPageBreak/>
        <w:t>Softwareentwurf</w:t>
      </w:r>
      <w:bookmarkEnd w:id="26"/>
    </w:p>
    <w:p w14:paraId="5268A2AA" w14:textId="2B98198A"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 xml:space="preserve">zur Lösung der Problemstellung (Kapitel 1.1)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D259AE">
      <w:pPr>
        <w:pStyle w:val="Listenabsatz"/>
        <w:numPr>
          <w:ilvl w:val="0"/>
          <w:numId w:val="46"/>
        </w:numPr>
      </w:pPr>
      <w:r>
        <w:t>Erstellung von Projekten</w:t>
      </w:r>
      <w:r w:rsidR="00D259AE">
        <w:t xml:space="preserve"> auf Basis einer Vorlage</w:t>
      </w:r>
    </w:p>
    <w:p w14:paraId="3A35C2E2" w14:textId="29378ED7" w:rsidR="00D259AE" w:rsidRDefault="00003E0C" w:rsidP="00D259AE">
      <w:pPr>
        <w:pStyle w:val="Listenabsatz"/>
        <w:numPr>
          <w:ilvl w:val="0"/>
          <w:numId w:val="46"/>
        </w:numPr>
      </w:pPr>
      <w:r>
        <w:t>Aktualisierung von Projekten</w:t>
      </w:r>
      <w:r w:rsidR="00D259AE">
        <w:t xml:space="preserve"> auf Basis einer Vorlage</w:t>
      </w:r>
    </w:p>
    <w:p w14:paraId="1126778B" w14:textId="774E5E23" w:rsidR="00D259AE" w:rsidRDefault="00D259AE" w:rsidP="00D259AE">
      <w:pPr>
        <w:pStyle w:val="Listenabsatz"/>
        <w:numPr>
          <w:ilvl w:val="0"/>
          <w:numId w:val="46"/>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B93807">
      <w:pPr>
        <w:pStyle w:val="Listenabsatz"/>
        <w:numPr>
          <w:ilvl w:val="0"/>
          <w:numId w:val="48"/>
        </w:numPr>
      </w:pPr>
      <w:r>
        <w:t>Erweiterung der Projekt Module</w:t>
      </w:r>
    </w:p>
    <w:p w14:paraId="275EF14F" w14:textId="47028014" w:rsidR="00B93807" w:rsidRDefault="00B93807" w:rsidP="00B93807">
      <w:pPr>
        <w:pStyle w:val="Listenabsatz"/>
        <w:numPr>
          <w:ilvl w:val="0"/>
          <w:numId w:val="48"/>
        </w:numPr>
      </w:pPr>
      <w:r>
        <w:t xml:space="preserve">Ausführung von </w:t>
      </w:r>
      <w:r w:rsidR="002E19DE">
        <w:t>Dienstprogrammen eines Projektes</w:t>
      </w:r>
    </w:p>
    <w:p w14:paraId="09F08C90" w14:textId="3CA0E449" w:rsidR="00A331A3" w:rsidRDefault="00742EE3" w:rsidP="00D259AE">
      <w:r>
        <w:t xml:space="preserve">Entsprechend den Haupt- und Zusatzfunktionen </w:t>
      </w:r>
      <w:r w:rsidR="00A1329F">
        <w:t>muss</w:t>
      </w:r>
      <w:r w:rsidR="0008627F">
        <w:t>te</w:t>
      </w:r>
      <w:r w:rsidR="00A1329F">
        <w:t xml:space="preserve"> die Benutzeroberfläche aus fünf verschiedenen Fenstern (eng.: Screen) und Unterfenstern (eng.: Subscreen) aufgebaut sein.</w:t>
      </w:r>
      <w:r w:rsidR="00145DDE">
        <w:t xml:space="preserve"> J</w:t>
      </w:r>
      <w:r w:rsidR="00A1329F">
        <w:t xml:space="preserve">eder Screen / Subscreen </w:t>
      </w:r>
      <w:r w:rsidR="00EE2C1D">
        <w:t>sollte</w:t>
      </w:r>
      <w:r w:rsidR="00A1329F">
        <w:t xml:space="preserve"> </w:t>
      </w:r>
      <w:r w:rsidR="00145DDE">
        <w:t xml:space="preserve">dabei </w:t>
      </w:r>
      <w:r w:rsidR="00A1329F">
        <w:t xml:space="preserve">für eine </w:t>
      </w:r>
      <w:r w:rsidR="00515D65">
        <w:t>bestimmte Haupt- oder Nebenfunktionalität zuständig sein</w:t>
      </w:r>
      <w:r w:rsidR="00A1329F">
        <w:t>.</w:t>
      </w:r>
      <w:r w:rsidR="0008627F">
        <w:t xml:space="preserve"> </w:t>
      </w:r>
      <w:r w:rsidR="00A331A3">
        <w:t>Um die Funktionen ausführen zu können, musste jeder</w:t>
      </w:r>
      <w:r w:rsidR="00CB1FA6">
        <w:t xml:space="preserve"> </w:t>
      </w:r>
      <w:r w:rsidR="00A331A3">
        <w:t>Screen / Subscreen</w:t>
      </w:r>
      <w:r w:rsidR="00CB1FA6">
        <w:t xml:space="preserve"> </w:t>
      </w:r>
      <w:r w:rsidR="00A331A3">
        <w:t xml:space="preserve">aus einer Reihe von bestimmten Steuerelementen </w:t>
      </w:r>
      <w:r w:rsidR="00D87889">
        <w:t xml:space="preserve">(sogenannten Widgets) aufgebaut sein. Ein Widget ist dabei ein Interaktionselement der grafischen Benutzeroberfläche, wie bspw.: Ein Button, ein Textfeld, eine Dropdown-Liste oder ein Listenfeld. </w:t>
      </w:r>
      <w:r w:rsidR="00C620F8">
        <w:t>Durch die</w:t>
      </w:r>
      <w:r w:rsidR="00D87889">
        <w:t xml:space="preserve"> Widgets </w:t>
      </w:r>
      <w:r w:rsidR="00C620F8">
        <w:t>können Entwickler</w:t>
      </w:r>
      <w:r w:rsidR="00D87889">
        <w:t xml:space="preserve"> </w:t>
      </w:r>
      <w:r w:rsidR="00C620F8">
        <w:t xml:space="preserve">mit der GUI interagieren und unter anderem </w:t>
      </w:r>
      <w:r w:rsidR="00D87889">
        <w:t xml:space="preserve">bestimmte </w:t>
      </w:r>
      <w:r w:rsidR="00C620F8">
        <w:t>Prozesse starten, Werte eingeben, Werte auswählen oder Daten konfiguriere</w:t>
      </w:r>
      <w:r w:rsidR="008F3790">
        <w:t>n</w:t>
      </w:r>
      <w:r w:rsidR="00C620F8">
        <w:t xml:space="preserve">. </w:t>
      </w:r>
      <w:r w:rsidR="00F85DA8">
        <w:t>Die Widgets jedes Screens / Subscreens wurden hinsichtlich ihrer auszuführenden Funktion ausgewählt. Di</w:t>
      </w:r>
      <w:r w:rsidR="003F4B58">
        <w:t>ese</w:t>
      </w:r>
      <w:r w:rsidR="00F85DA8">
        <w:t xml:space="preserve"> Auswahl </w:t>
      </w:r>
      <w:r w:rsidR="00CB1FA6">
        <w:t xml:space="preserve">folgte </w:t>
      </w:r>
      <w:r w:rsidR="003F4B58">
        <w:t xml:space="preserve">an zweiter Stelle, </w:t>
      </w:r>
      <w:r w:rsidR="00CB1FA6">
        <w:t xml:space="preserve">nach der Bestimmung aller GUI-Funktionalitäten. </w:t>
      </w:r>
      <w:r w:rsidR="003F4B58">
        <w:t xml:space="preserve">Das Ergebnis war eine Liste von Widgets für jeden Screen / Subscreen. Mit den ausgewählten Widgets wurden anschließend </w:t>
      </w:r>
      <w:r w:rsidR="003F4B58">
        <w:t>verschiedene Skizzen bzw. Sketches jedes Screens / Subscreens</w:t>
      </w:r>
      <w:r w:rsidR="003F4B58">
        <w:t xml:space="preserve"> </w:t>
      </w:r>
      <w:r w:rsidR="003F4B58">
        <w:t>gezeichnet</w:t>
      </w:r>
      <w:r w:rsidR="003F4B58">
        <w:t xml:space="preserve">, um </w:t>
      </w:r>
      <w:r w:rsidR="00C20DEF">
        <w:t>den Aufbau jedes Fensters zu visualisieren</w:t>
      </w:r>
      <w:r w:rsidR="005A59E1">
        <w:t xml:space="preserve">. </w:t>
      </w:r>
      <w:r w:rsidR="00AC4084">
        <w:t>Die Skizzen dienten a</w:t>
      </w:r>
      <w:r w:rsidR="005A59E1">
        <w:t>ußerdem</w:t>
      </w:r>
      <w:r w:rsidR="00E32E5D">
        <w:t xml:space="preserve"> </w:t>
      </w:r>
      <w:r w:rsidR="005A59E1">
        <w:t>als</w:t>
      </w:r>
      <w:r w:rsidR="00E32E5D">
        <w:t xml:space="preserve"> Vorlage für die Implementierun</w:t>
      </w:r>
      <w:r w:rsidR="00AC4084">
        <w:t>g</w:t>
      </w:r>
      <w:r w:rsidR="00E32E5D">
        <w:t>.</w:t>
      </w:r>
      <w:r w:rsidR="00F0114B">
        <w:t xml:space="preserve"> </w:t>
      </w:r>
      <w:r w:rsidR="00AC4084">
        <w:t xml:space="preserve">Im darauffolgenden Kapitel </w:t>
      </w:r>
      <w:r w:rsidR="00AC4084">
        <w:lastRenderedPageBreak/>
        <w:t>werden d</w:t>
      </w:r>
      <w:r w:rsidR="00F0114B">
        <w:t xml:space="preserve">ie Skizzen </w:t>
      </w:r>
      <w:r w:rsidR="00AC4084">
        <w:t xml:space="preserve">der Screens / Subscreens (inklusive der Widgets) </w:t>
      </w:r>
      <w:r w:rsidR="00F0114B">
        <w:t xml:space="preserve">gezeigt und näher erläutert. </w:t>
      </w:r>
      <w:r w:rsidR="00A95DC1">
        <w:t xml:space="preserve">Nachdem </w:t>
      </w:r>
      <w:r w:rsidR="00E2789A">
        <w:t xml:space="preserve">alle Skizzen </w:t>
      </w:r>
      <w:r w:rsidR="000A487D">
        <w:t>fertig</w:t>
      </w:r>
      <w:r w:rsidR="00E2789A">
        <w:t>ge</w:t>
      </w:r>
      <w:r w:rsidR="000A487D">
        <w:t>stel</w:t>
      </w:r>
      <w:r w:rsidR="00E2789A">
        <w:t>lt</w:t>
      </w:r>
      <w:r w:rsidR="000A487D">
        <w:t xml:space="preserve"> </w:t>
      </w:r>
      <w:r w:rsidR="00E2789A">
        <w:t>wurden</w:t>
      </w:r>
      <w:r w:rsidR="000A487D">
        <w:t>, wurde</w:t>
      </w:r>
      <w:r w:rsidR="00E2789A">
        <w:t>n</w:t>
      </w:r>
      <w:r w:rsidR="000A487D">
        <w:t xml:space="preserve"> mithilfe </w:t>
      </w:r>
      <w:r w:rsidR="00E2789A">
        <w:t xml:space="preserve">der </w:t>
      </w:r>
      <w:r w:rsidR="000A487D">
        <w:t xml:space="preserve">gesammelten Informationen (Funktionen, Skizzen, Widgets) ein </w:t>
      </w:r>
      <w:r w:rsidR="00E2789A">
        <w:t>Entwurf über die Architektur der Software, im Rahmen eines Klassendiagrams erstellt.</w:t>
      </w:r>
      <w:r w:rsidR="000A487D">
        <w:t xml:space="preserve"> </w:t>
      </w:r>
      <w:r w:rsidR="00D15E02">
        <w:t xml:space="preserve">Im übernächsten Kapitel </w:t>
      </w:r>
      <w:r w:rsidR="00A02C06">
        <w:t>werden</w:t>
      </w:r>
      <w:r w:rsidR="00D15E02">
        <w:t xml:space="preserve"> d</w:t>
      </w:r>
      <w:r w:rsidR="00E2789A">
        <w:t xml:space="preserve">as Klassendiagramm </w:t>
      </w:r>
      <w:r w:rsidR="00D15E02">
        <w:t xml:space="preserve">und alle </w:t>
      </w:r>
      <w:r w:rsidR="00E2789A">
        <w:t>enth</w:t>
      </w:r>
      <w:r w:rsidR="00D15E02">
        <w:t>altenen</w:t>
      </w:r>
      <w:r w:rsidR="00E2789A">
        <w:t xml:space="preserve"> Klassen</w:t>
      </w:r>
      <w:r w:rsidR="00534A46">
        <w:t xml:space="preserve"> und Methoden</w:t>
      </w:r>
      <w:r w:rsidR="00D15E02">
        <w:t xml:space="preserve">, sowie </w:t>
      </w:r>
      <w:r w:rsidR="00534A46">
        <w:t>alle Beziehungen der Klassen zueinander</w:t>
      </w:r>
      <w:r w:rsidR="00D15E02">
        <w:t>, veranschaulicht und erklärt</w:t>
      </w:r>
      <w:r w:rsidR="00534A46">
        <w:t>.</w:t>
      </w:r>
    </w:p>
    <w:p w14:paraId="35F2780F" w14:textId="4426FD8D" w:rsidR="001E7F2B" w:rsidRDefault="001E7F2B" w:rsidP="00196E2A">
      <w:pPr>
        <w:pStyle w:val="berschrift2"/>
        <w:numPr>
          <w:ilvl w:val="1"/>
          <w:numId w:val="1"/>
        </w:numPr>
      </w:pPr>
      <w:bookmarkStart w:id="27" w:name="_Toc9305736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bookmarkEnd w:id="27"/>
      <w:r w:rsidR="00A95DC1">
        <w:t>izzen</w:t>
      </w:r>
    </w:p>
    <w:p w14:paraId="26D9EE8E" w14:textId="1484C8AF" w:rsidR="00207F98" w:rsidRDefault="009427FD" w:rsidP="00207F98">
      <w:r>
        <w:t xml:space="preserve">Aus den herausgearbeiteten Funktionen geht hervor, dass fünf Screens / Subscreens für die GUI benötigt werden – eins für jede Funktion. Dementsprechend wurden fünf verschiedene Skizzen </w:t>
      </w:r>
      <w:r w:rsidR="001830BF">
        <w:t xml:space="preserve">für jedes Fenster der GUI </w:t>
      </w:r>
      <w:r>
        <w:t>angefertigt.</w:t>
      </w:r>
      <w:r w:rsidR="002B358F">
        <w:t xml:space="preserve"> </w:t>
      </w:r>
      <w:r w:rsidR="001830BF">
        <w:t>Im Folgenden wird jede Skizze gezeigt und erklärt.</w:t>
      </w:r>
    </w:p>
    <w:p w14:paraId="45139460" w14:textId="09A61FF7" w:rsidR="002F2BFB" w:rsidRPr="00207F98" w:rsidRDefault="002F2BFB" w:rsidP="002F2BFB">
      <w:pPr>
        <w:pStyle w:val="berschrift3"/>
        <w:numPr>
          <w:ilvl w:val="2"/>
          <w:numId w:val="1"/>
        </w:numPr>
      </w:pPr>
      <w:r>
        <w:t>Das Hauptmenü</w:t>
      </w:r>
    </w:p>
    <w:p w14:paraId="50F59C35" w14:textId="702E9F9E" w:rsidR="00CB3B88" w:rsidRDefault="00CB3B88" w:rsidP="00CB3B88">
      <w:r>
        <w:rPr>
          <w:noProof/>
        </w:rPr>
        <w:drawing>
          <wp:inline distT="0" distB="0" distL="0" distR="0" wp14:anchorId="2E5DF469" wp14:editId="7E28B4C7">
            <wp:extent cx="5752465" cy="3976370"/>
            <wp:effectExtent l="0" t="0" r="635" b="5080"/>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2465" cy="3976370"/>
                    </a:xfrm>
                    <a:prstGeom prst="rect">
                      <a:avLst/>
                    </a:prstGeom>
                    <a:noFill/>
                    <a:ln>
                      <a:noFill/>
                    </a:ln>
                  </pic:spPr>
                </pic:pic>
              </a:graphicData>
            </a:graphic>
          </wp:inline>
        </w:drawing>
      </w:r>
    </w:p>
    <w:p w14:paraId="641CF318" w14:textId="48B57DD4" w:rsidR="00E53E87" w:rsidRDefault="002F2BFB" w:rsidP="00CB3B88">
      <w:r>
        <w:t xml:space="preserve">Die erste Skizze </w:t>
      </w:r>
      <w:r w:rsidR="00DE4E7B">
        <w:t>zeigt</w:t>
      </w:r>
      <w:r>
        <w:t xml:space="preserve"> das Hauptmenü </w:t>
      </w:r>
      <w:r w:rsidR="00DE4E7B">
        <w:t xml:space="preserve">der GUI. </w:t>
      </w:r>
      <w:r w:rsidR="00B14D14">
        <w:t>Das Hauptmenü</w:t>
      </w:r>
      <w:r>
        <w:t xml:space="preserve"> </w:t>
      </w:r>
      <w:r w:rsidR="00DE4E7B">
        <w:t xml:space="preserve">ist der Startbildschirm der GUI. Das bedeutet, </w:t>
      </w:r>
      <w:r w:rsidR="00B14D14">
        <w:t>dieses Fenster ist das erste, dass die Entwickler bei der Benutzung des Projekt-Konfigurators sehen</w:t>
      </w:r>
      <w:r>
        <w:t xml:space="preserve">. </w:t>
      </w:r>
      <w:r w:rsidR="00B14D14">
        <w:t>In der Skizze ist zusehen, dass das Hauptmenü aus zwei verschiedenen Teilen</w:t>
      </w:r>
      <w:r w:rsidR="00224EF1">
        <w:t xml:space="preserve"> aufgebaut ist. Jeder Teil ist dabei für eine spezielle Funktion zuständig. Der erste Teil ist für den Suchungsmechanismus von </w:t>
      </w:r>
      <w:r w:rsidR="00224EF1">
        <w:lastRenderedPageBreak/>
        <w:t xml:space="preserve">bestehen Projekten verantwortlich. </w:t>
      </w:r>
      <w:r w:rsidR="00F03913">
        <w:t xml:space="preserve">In der Suchleiste (Widget 2.2 in der Skizze) kann dafür der Pfad </w:t>
      </w:r>
      <w:r w:rsidR="00E53E87">
        <w:t xml:space="preserve">zu dem </w:t>
      </w:r>
      <w:r w:rsidR="00E949BD">
        <w:t>Root-Ordner eingegeben werden</w:t>
      </w:r>
      <w:r w:rsidR="00E53E87">
        <w:t>, in dem ein</w:t>
      </w:r>
      <w:r w:rsidR="00E949BD">
        <w:t xml:space="preserve"> oder mehrere Projekte liegen</w:t>
      </w:r>
      <w:r w:rsidR="00F03913">
        <w:t xml:space="preserve">. Um den Pfad nicht manuell eingeben zu müssen, kann alternativ dazu der „…“-Button (Widget 2.3 in der Skizz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EARCH“-Buttons (Widget 2.4 in der Skizze) jedes Projekt, dass in dem Root-Ordner liegt, in der Projekten-Liste (Widget 2.5 in der Skizze)</w:t>
      </w:r>
      <w:r w:rsidR="009A68DC">
        <w:t xml:space="preserve"> aufgelistet werden.</w:t>
      </w:r>
    </w:p>
    <w:p w14:paraId="2C213F83" w14:textId="5E89D3B4" w:rsidR="009A68DC" w:rsidRDefault="009A68DC" w:rsidP="00CB3B88">
      <w:r>
        <w:t xml:space="preserve">Der zweite Teil des Hauptmenüs ist für das </w:t>
      </w:r>
      <w:r w:rsidR="00854099">
        <w:t xml:space="preserve">Wechseln auf </w:t>
      </w:r>
      <w:r>
        <w:t>d</w:t>
      </w:r>
      <w:r w:rsidR="00854099">
        <w:t>ie</w:t>
      </w:r>
      <w:r>
        <w:t xml:space="preserve"> anderen GUI-Fenster zuständig. Jeder der vier Button</w:t>
      </w:r>
      <w:r w:rsidR="00854099">
        <w:t>s (Widgets 3.2, 3.4, 3.6, 3.8 der Skizze)</w:t>
      </w:r>
      <w:r>
        <w:t xml:space="preserve">, </w:t>
      </w:r>
      <w:r w:rsidR="00854099">
        <w:t>wechselt</w:t>
      </w:r>
      <w:r>
        <w:t xml:space="preserve"> dabei </w:t>
      </w:r>
      <w:r w:rsidR="00854099">
        <w:t>auf ein</w:t>
      </w:r>
      <w:r>
        <w:t xml:space="preserve"> anderes Fenster. </w:t>
      </w:r>
      <w:r w:rsidR="00854099">
        <w:t xml:space="preserve">Der „CREATE PROJECT“-Button </w:t>
      </w:r>
      <w:r w:rsidR="00854099">
        <w:t xml:space="preserve">(Widget </w:t>
      </w:r>
      <w:r w:rsidR="00854099">
        <w:t>3.2</w:t>
      </w:r>
      <w:r w:rsidR="00854099">
        <w:t xml:space="preserve"> in der Skizze)</w:t>
      </w:r>
      <w:r w:rsidR="00854099">
        <w:t xml:space="preserve"> wechselt auf das Fenster für die Projekterstellung</w:t>
      </w:r>
      <w:r w:rsidR="006F31B8">
        <w:t xml:space="preserve"> </w:t>
      </w:r>
      <w:r w:rsidR="006F31B8">
        <w:t>(Kapitel 5.1.2)</w:t>
      </w:r>
      <w:r w:rsidR="00854099">
        <w:t>. Der „ADD CMAKE MODUL“-</w:t>
      </w:r>
      <w:r w:rsidR="00854099">
        <w:t>Button (Widget 3.</w:t>
      </w:r>
      <w:r w:rsidR="00854099">
        <w:t>4</w:t>
      </w:r>
      <w:r w:rsidR="00854099">
        <w:t xml:space="preserve"> in der Skizze) wechselt auf das Fenster für die </w:t>
      </w:r>
      <w:r w:rsidR="00854099">
        <w:t>Erweiterung der Projektmodule</w:t>
      </w:r>
      <w:r w:rsidR="006F31B8">
        <w:t xml:space="preserve"> </w:t>
      </w:r>
      <w:r w:rsidR="006F31B8">
        <w:t>(Kapitel 5.1.</w:t>
      </w:r>
      <w:r w:rsidR="006F31B8">
        <w:t>4</w:t>
      </w:r>
      <w:r w:rsidR="006F31B8">
        <w:t>)</w:t>
      </w:r>
      <w:r w:rsidR="00854099">
        <w:t>.</w:t>
      </w:r>
      <w:r w:rsidR="00854099">
        <w:t xml:space="preserve"> </w:t>
      </w:r>
      <w:r w:rsidR="00854099">
        <w:t>Der „</w:t>
      </w:r>
      <w:r w:rsidR="00854099">
        <w:t>UPDATE</w:t>
      </w:r>
      <w:r w:rsidR="00854099">
        <w:t xml:space="preserve"> PROJECT“-Button (Widget 3.</w:t>
      </w:r>
      <w:r w:rsidR="00854099">
        <w:t>6</w:t>
      </w:r>
      <w:r w:rsidR="00854099">
        <w:t xml:space="preserve"> in der Skizze) wechselt auf das Fenster für die </w:t>
      </w:r>
      <w:r w:rsidR="00854099">
        <w:t>Projektaktualisierung</w:t>
      </w:r>
      <w:r w:rsidR="006F31B8">
        <w:t xml:space="preserve"> (Kapitel 5.1.3)</w:t>
      </w:r>
      <w:r w:rsidR="00854099">
        <w:t>.</w:t>
      </w:r>
      <w:r w:rsidR="00854099">
        <w:t xml:space="preserve"> </w:t>
      </w:r>
      <w:r w:rsidR="00854099">
        <w:t>Der „</w:t>
      </w:r>
      <w:r w:rsidR="005B3513">
        <w:t>RUN UTILS“-</w:t>
      </w:r>
      <w:r w:rsidR="00854099">
        <w:t>Button (Widget 3.</w:t>
      </w:r>
      <w:r w:rsidR="005B3513">
        <w:t>8</w:t>
      </w:r>
      <w:r w:rsidR="00854099">
        <w:t xml:space="preserve"> in der Skizze) wechselt auf das Fenster für die </w:t>
      </w:r>
      <w:r w:rsidR="005B3513">
        <w:t xml:space="preserve">Ausführung der </w:t>
      </w:r>
      <w:r w:rsidR="002E19DE">
        <w:t>Dienstprogramme</w:t>
      </w:r>
      <w:r w:rsidR="006F31B8">
        <w:t xml:space="preserve"> </w:t>
      </w:r>
      <w:r w:rsidR="006F31B8">
        <w:t>(Kapitel 5.1.</w:t>
      </w:r>
      <w:r w:rsidR="006F31B8">
        <w:t>5</w:t>
      </w:r>
      <w:r w:rsidR="006F31B8">
        <w:t>)</w:t>
      </w:r>
      <w:r w:rsidR="00854099">
        <w:t>.</w:t>
      </w:r>
      <w:r w:rsidR="005B3513">
        <w:t xml:space="preserve"> Die Buttons 3.4, 3.6, 3.8 sind allerdings standardmäßig inaktiv, was bedeutet, dass diese nicht gedrückt werden können. Erst wenn ein Projekt in der </w:t>
      </w:r>
      <w:r w:rsidR="005B3513">
        <w:t xml:space="preserve">Projekten-Liste (Widget 2.5 in der </w:t>
      </w:r>
      <w:r w:rsidR="005B3513">
        <w:t>Skizz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p>
    <w:p w14:paraId="5B551FAF" w14:textId="3A9DE2C6" w:rsidR="002F2BFB" w:rsidRDefault="00CC43A8" w:rsidP="00CB3B88">
      <w:r>
        <w:t xml:space="preserve">Die sechs nicht erwähnten Widgets sind einfache Beschriftungen. </w:t>
      </w:r>
      <w:r w:rsidR="00703358">
        <w:t>Die Beschriftung 1.1 ist</w:t>
      </w:r>
      <w:r>
        <w:t xml:space="preserve"> dabei </w:t>
      </w:r>
      <w:r w:rsidR="00703358">
        <w:t xml:space="preserve">die Hauptüberschrift des Fensters und die restlichen </w:t>
      </w:r>
      <w:r w:rsidR="00703EBB">
        <w:t>dienen</w:t>
      </w:r>
      <w:r w:rsidR="00703358">
        <w:t xml:space="preserve"> lediglich </w:t>
      </w:r>
      <w:r w:rsidR="00703EBB">
        <w:t xml:space="preserve">als </w:t>
      </w:r>
      <w:r w:rsidR="00703358">
        <w:t>beschreibende Texte.</w:t>
      </w:r>
    </w:p>
    <w:p w14:paraId="37B39403" w14:textId="1DF81B58" w:rsidR="002F2BFB" w:rsidRDefault="002F2BFB" w:rsidP="00DE4E7B">
      <w:pPr>
        <w:pStyle w:val="berschrift3"/>
        <w:numPr>
          <w:ilvl w:val="2"/>
          <w:numId w:val="1"/>
        </w:numPr>
      </w:pPr>
      <w:r>
        <w:lastRenderedPageBreak/>
        <w:t>Fenster für die Projekterstellung</w:t>
      </w:r>
    </w:p>
    <w:p w14:paraId="722CB33B" w14:textId="3620D9CD" w:rsidR="007B2AF8" w:rsidRDefault="007B2AF8" w:rsidP="00CB3B88">
      <w:r>
        <w:rPr>
          <w:noProof/>
        </w:rPr>
        <w:drawing>
          <wp:inline distT="0" distB="0" distL="0" distR="0" wp14:anchorId="21CF83B7" wp14:editId="1175D30F">
            <wp:extent cx="5760720" cy="48466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846622"/>
                    </a:xfrm>
                    <a:prstGeom prst="rect">
                      <a:avLst/>
                    </a:prstGeom>
                    <a:noFill/>
                    <a:ln>
                      <a:noFill/>
                    </a:ln>
                  </pic:spPr>
                </pic:pic>
              </a:graphicData>
            </a:graphic>
          </wp:inline>
        </w:drawing>
      </w:r>
    </w:p>
    <w:p w14:paraId="17179DBB" w14:textId="508CA371" w:rsidR="00295425" w:rsidRDefault="00DE4E7B" w:rsidP="002F2BFB">
      <w:r>
        <w:t>Die zweite Skizze zeigt das Fenste</w:t>
      </w:r>
      <w:r w:rsidR="00703EBB">
        <w:t>r</w:t>
      </w:r>
      <w:r>
        <w:t xml:space="preserve">, </w:t>
      </w:r>
      <w:r w:rsidR="005B3513">
        <w:t>mit de</w:t>
      </w:r>
      <w:r w:rsidR="00703EBB">
        <w:t>m</w:t>
      </w:r>
      <w:r w:rsidR="005B3513">
        <w:t xml:space="preserve"> Projekte</w:t>
      </w:r>
      <w:r>
        <w:t xml:space="preserve"> auf Basis einer Vorlage erstellt werden können.</w:t>
      </w:r>
      <w:r w:rsidR="00703EBB">
        <w:t xml:space="preserve"> In der Skizze ist zu sehen, dass das Fenster aus vier verschiedenen Teilen, plus zwei Buttons aufgebaut ist.</w:t>
      </w:r>
      <w:r w:rsidR="00295425">
        <w:t xml:space="preserve"> Alle Teile und deren Widgets tragen dazu bei Informationen über das Projekt zu sammeln, </w:t>
      </w:r>
      <w:r w:rsidR="00EC32BD">
        <w:t>die</w:t>
      </w:r>
      <w:r w:rsidR="00332C3D">
        <w:t xml:space="preserve"> (wie in Kapitel 4 erklärt) für die</w:t>
      </w:r>
      <w:r w:rsidR="00EC32BD">
        <w:t xml:space="preserve"> Projekterstellung benutzt werden. </w:t>
      </w:r>
      <w:r w:rsidR="00332C3D">
        <w:t xml:space="preserve">Der erste Teil ist zuständig für den Projektnamen und die Projektbeschreibung. Der Projektname ist dabei in eine lange und eine kurze Version aufgeteilt. In dem </w:t>
      </w:r>
      <w:r w:rsidR="00107732">
        <w:t xml:space="preserve">ersten </w:t>
      </w:r>
      <w:r w:rsidR="00332C3D">
        <w:t>Eingabefeld (Widget 2.2 in der Skizze)</w:t>
      </w:r>
      <w:r w:rsidR="00107732">
        <w:t xml:space="preserve"> muss der lange Projektname eingegeben werden und in dem zweiten Eingabefeld </w:t>
      </w:r>
      <w:r w:rsidR="00107732">
        <w:t>(Widget 2.</w:t>
      </w:r>
      <w:r w:rsidR="00107732">
        <w:t>4</w:t>
      </w:r>
      <w:r w:rsidR="00107732">
        <w:t xml:space="preserve"> in der Skizze) </w:t>
      </w:r>
      <w:r w:rsidR="00107732">
        <w:t xml:space="preserve">der kurze Projektname. In dem letzten Eingabefeld des Teils (Widget 2.6 in der Skizze) muss die Projektbeschreibung eingegeben werden. Dieser Teil des Fensters hat zwei Limitierungsfaktoren. Die erste Limitierung ist, dass der eingegebene lange Projektname nicht länger als 255 Zeichen sein darf. Die zweite Limitierung betrifft den </w:t>
      </w:r>
      <w:r w:rsidR="007B5DC2">
        <w:t xml:space="preserve">eingegebenen </w:t>
      </w:r>
      <w:r w:rsidR="00107732">
        <w:t>kurzen Projektnamen</w:t>
      </w:r>
      <w:r w:rsidR="007B5DC2">
        <w:t xml:space="preserve">. Dieser muss URL-Konform sein, was bedeutet, dass der kurze Projektname keine Zeichen beinhalten </w:t>
      </w:r>
      <w:r w:rsidR="007B5DC2">
        <w:lastRenderedPageBreak/>
        <w:t>darf, die in einer URL nicht enthalten sein dürfen. Die Projektbeschreibung enthält keinerlei Limitierungen.</w:t>
      </w:r>
    </w:p>
    <w:p w14:paraId="3E6712B2" w14:textId="15D1D98B"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verwendeten</w:t>
      </w:r>
      <w:r w:rsidR="00E56F61">
        <w:t xml:space="preserve"> </w:t>
      </w:r>
      <w:r w:rsidR="009766F0">
        <w:t xml:space="preserve">Tools. </w:t>
      </w:r>
      <w:r w:rsidR="00BE2CFF">
        <w:t>Für das Projektmodul muss zuerst ein Projekttyp ausgewählt werden. Dieser ist über die erste Dropdown-Liste (Widget 2.2 in der Skizze) auszuwählen. Zur Auswahl stehen drei Projekttypen. Anschließend muss ein Modulname vergeben werden. Dieser kann mithilfe des Eingabefeldes (</w:t>
      </w:r>
      <w:r w:rsidR="00BE2CFF">
        <w:t>Widget 2.</w:t>
      </w:r>
      <w:r w:rsidR="00BE2CFF">
        <w:t>4</w:t>
      </w:r>
      <w:r w:rsidR="00BE2CFF">
        <w:t xml:space="preserve"> in der Skizze</w:t>
      </w:r>
      <w:r w:rsidR="00BE2CFF">
        <w:t>) eingegeben werden. Als nächstes muss ein Lizenztyp über die zweite Dropdown-Liste (</w:t>
      </w:r>
      <w:r w:rsidR="00BE2CFF">
        <w:t>Widget 2.</w:t>
      </w:r>
      <w:r w:rsidR="00BE2CFF">
        <w:t>4</w:t>
      </w:r>
      <w:r w:rsidR="00BE2CFF">
        <w:t xml:space="preserve"> in der Skizze</w:t>
      </w:r>
      <w:r w:rsidR="00BE2CFF">
        <w:t>) ausgewählt werden. Zur Auswahl stehen hierfür drei Lizenztypen.</w:t>
      </w:r>
      <w:r w:rsidR="00E56F61">
        <w:t xml:space="preserve"> Alls letztes müssen alle externen Tools ausgewählt werden, die für das Projekt verwendet werden. Zur Auswahl stehen sechs Tool, die durch die Checkboxen (Widgets 3.6, 3.8, 3.10, 3.12, 3.14, 3.16 in der Skizze) ausgewählt werden können.</w:t>
      </w:r>
    </w:p>
    <w:p w14:paraId="00E739BE" w14:textId="14A8989C" w:rsidR="00B80A13" w:rsidRDefault="00B80A13" w:rsidP="002F2BFB">
      <w:r>
        <w:t xml:space="preserve">Der dritte Teil ist für die Autoren des Projektes zuständig. </w:t>
      </w:r>
      <w:r w:rsidR="00DC4D92">
        <w:t>In dem Eingabefeld (Widget 3.2 in der Skizze) kann dafür der Name eines Autors eingegeben werden. Mit dem Drücken des „Enter“-Buttons (</w:t>
      </w:r>
      <w:r w:rsidR="00DC4D92">
        <w:t>Widget 3.</w:t>
      </w:r>
      <w:r w:rsidR="00DC4D92">
        <w:t>3</w:t>
      </w:r>
      <w:r w:rsidR="00DC4D92">
        <w:t xml:space="preserve"> in der Skizze)</w:t>
      </w:r>
      <w:r w:rsidR="00DC4D92">
        <w:t xml:space="preserve"> wird der eingegebene Name bestätigt und in die Autoren-Liste (</w:t>
      </w:r>
      <w:r w:rsidR="00DC4D92">
        <w:t>Widget 3.</w:t>
      </w:r>
      <w:r w:rsidR="00DC4D92">
        <w:t>4</w:t>
      </w:r>
      <w:r w:rsidR="00DC4D92">
        <w:t xml:space="preserve"> in der Skizze</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20DF79C4" w:rsidR="00E6549E" w:rsidRDefault="00E6549E" w:rsidP="002F2BFB">
      <w:r>
        <w:t>Der vierte Teil des Fensters ist für den Speicherort des erstellten Projekts verantwortlich. In dem Eingabefeld (Widget 4.2 in der Skizze) kann dazu der Pfad eingegeben werden, in dem das Projekt nach der Erstellung gespeichert werden soll.</w:t>
      </w:r>
      <w:r w:rsidR="00824102">
        <w:t xml:space="preserve"> Alternativ dazu, kann (wie in Kapitel 5.1.1) der „…“-Button </w:t>
      </w:r>
      <w:r w:rsidR="00824102">
        <w:t>(Widget 4.</w:t>
      </w:r>
      <w:r w:rsidR="00824102">
        <w:t>3</w:t>
      </w:r>
      <w:r w:rsidR="00824102">
        <w:t xml:space="preserve"> in der </w:t>
      </w:r>
      <w:r w:rsidR="00824102">
        <w:t xml:space="preserve">Skizze) gedrückt werden, um ein Ordner-Dialog zu öffnen. In diesem Dialog kann anschließend der entsprechende Pfad ausgewählt und bestätigt werden. Durch die Bestätigung wird der Pfad automatisch in das Eingabefeld eingetragen </w:t>
      </w:r>
      <w:r w:rsidR="00824102">
        <w:t>(Widget 4.2 in der Skizze)</w:t>
      </w:r>
      <w:r w:rsidR="00824102">
        <w:t>.</w:t>
      </w:r>
    </w:p>
    <w:p w14:paraId="6310021C" w14:textId="1FED1DDB" w:rsidR="00EF088B" w:rsidRDefault="00EF088B" w:rsidP="002F2BFB">
      <w:r>
        <w:t xml:space="preserve">Als letztes befinden sich unten in dem Fenster noch zwei weitere Buttons (Widget 6.1, 6.2). Der „BACK TO MENU“-Button dient lediglich dazu die Fenster zu wechseln, um zurück auf das Hauptmenü (Kapitel 5.1.1) zu gelangen. </w:t>
      </w:r>
      <w:r>
        <w:t>D</w:t>
      </w:r>
      <w:r>
        <w:t>urch den</w:t>
      </w:r>
      <w:r>
        <w:t xml:space="preserve"> „</w:t>
      </w:r>
      <w:r>
        <w:t>CREATE PROJECT</w:t>
      </w:r>
      <w:r>
        <w:t>“-Button</w:t>
      </w:r>
      <w:r>
        <w:t xml:space="preserve"> werden alle getätigten Eingaben in dem Fenster bestätigt und </w:t>
      </w:r>
      <w:r w:rsidR="00427B40">
        <w:t xml:space="preserve">das </w:t>
      </w:r>
      <w:r w:rsidR="00427B40">
        <w:lastRenderedPageBreak/>
        <w:t>neue Projekt erstellt</w:t>
      </w:r>
      <w:r>
        <w:t>.</w:t>
      </w:r>
      <w:r w:rsidR="00427B40">
        <w:t xml:space="preserve"> Nachdem das Projekt erstellt wurde, wechselt die GUI wieder auf das Hauptmenü-Fenster.</w:t>
      </w:r>
    </w:p>
    <w:p w14:paraId="52E64DFE" w14:textId="714486D9" w:rsidR="002F2BFB" w:rsidRDefault="00CC43A8" w:rsidP="002F2BFB">
      <w:r>
        <w:t xml:space="preserve">Die </w:t>
      </w:r>
      <w:r>
        <w:t>15</w:t>
      </w:r>
      <w:r>
        <w:t xml:space="preserve"> nicht erwähnten Widgets sind einfache Beschriftungen. Die Beschriftung 1.1 ist </w:t>
      </w:r>
      <w:r>
        <w:t xml:space="preserve">dabei </w:t>
      </w:r>
      <w:r>
        <w:t>die Hauptüberschrift des Fensters und die restlichen dienen lediglich als beschreibende Texte.</w:t>
      </w:r>
    </w:p>
    <w:p w14:paraId="1D115489" w14:textId="2FD4537B" w:rsidR="002F2BFB" w:rsidRDefault="002F2BFB" w:rsidP="00DE4E7B">
      <w:pPr>
        <w:pStyle w:val="berschrift3"/>
        <w:numPr>
          <w:ilvl w:val="2"/>
          <w:numId w:val="1"/>
        </w:numPr>
      </w:pPr>
      <w:r>
        <w:t>Fenster für die Projektaktualisierung</w:t>
      </w:r>
    </w:p>
    <w:p w14:paraId="4ED16AB9" w14:textId="5DB50702" w:rsidR="007B2AF8" w:rsidRPr="002F2BFB" w:rsidRDefault="007B2AF8" w:rsidP="00CB3B88">
      <w:r w:rsidRPr="002F2BFB">
        <w:rPr>
          <w:noProof/>
        </w:rPr>
        <w:drawing>
          <wp:inline distT="0" distB="0" distL="0" distR="0" wp14:anchorId="538AE160" wp14:editId="63E2D14E">
            <wp:extent cx="5752465" cy="4901565"/>
            <wp:effectExtent l="0" t="0" r="63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465" cy="4901565"/>
                    </a:xfrm>
                    <a:prstGeom prst="rect">
                      <a:avLst/>
                    </a:prstGeom>
                    <a:noFill/>
                    <a:ln>
                      <a:noFill/>
                    </a:ln>
                  </pic:spPr>
                </pic:pic>
              </a:graphicData>
            </a:graphic>
          </wp:inline>
        </w:drawing>
      </w:r>
    </w:p>
    <w:p w14:paraId="52F80BE7" w14:textId="0522DCE6" w:rsidR="002F2BFB" w:rsidRDefault="007B2AF8" w:rsidP="007B2AF8">
      <w:r>
        <w:t>[Beschreibender Text]</w:t>
      </w:r>
    </w:p>
    <w:p w14:paraId="258123D8" w14:textId="77777777" w:rsidR="002F2BFB" w:rsidRDefault="002F2BFB">
      <w:pPr>
        <w:spacing w:after="160" w:line="259" w:lineRule="auto"/>
        <w:jc w:val="left"/>
      </w:pPr>
      <w:r>
        <w:br w:type="page"/>
      </w:r>
    </w:p>
    <w:p w14:paraId="36E187C8" w14:textId="6E9BA590" w:rsidR="007B2AF8" w:rsidRPr="00CB3B88" w:rsidRDefault="002F2BFB" w:rsidP="00DE4E7B">
      <w:pPr>
        <w:pStyle w:val="berschrift3"/>
        <w:numPr>
          <w:ilvl w:val="2"/>
          <w:numId w:val="1"/>
        </w:numPr>
      </w:pPr>
      <w:r>
        <w:lastRenderedPageBreak/>
        <w:t xml:space="preserve">Fenster für </w:t>
      </w:r>
      <w:r w:rsidR="00DE4E7B">
        <w:t xml:space="preserve">die </w:t>
      </w:r>
      <w:r>
        <w:t>Erweiterung der Projektmodule</w:t>
      </w:r>
    </w:p>
    <w:p w14:paraId="52203FB6" w14:textId="10ED8ED0" w:rsidR="007B2AF8" w:rsidRDefault="007B2AF8" w:rsidP="00CB3B88">
      <w:r>
        <w:rPr>
          <w:noProof/>
        </w:rPr>
        <w:drawing>
          <wp:inline distT="0" distB="0" distL="0" distR="0" wp14:anchorId="79825B8D" wp14:editId="18FF3A78">
            <wp:extent cx="5752465" cy="4561205"/>
            <wp:effectExtent l="0" t="0" r="63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2465" cy="4561205"/>
                    </a:xfrm>
                    <a:prstGeom prst="rect">
                      <a:avLst/>
                    </a:prstGeom>
                    <a:noFill/>
                    <a:ln>
                      <a:noFill/>
                    </a:ln>
                  </pic:spPr>
                </pic:pic>
              </a:graphicData>
            </a:graphic>
          </wp:inline>
        </w:drawing>
      </w:r>
    </w:p>
    <w:p w14:paraId="45E4659D" w14:textId="3B921EFF" w:rsidR="00B8142B" w:rsidRDefault="005F0F1F" w:rsidP="00075830">
      <w:r>
        <w:t>Die vierte Skizze zeigt das Fenster, mit dem ein neues Projektmodul für das ausgewählte Projekt, aus der Projekte-Liste des Hauptmenüs (</w:t>
      </w:r>
      <w:r>
        <w:t>Widget 2.6 in der Skizze des Kapitels 5.1.1</w:t>
      </w:r>
      <w:r>
        <w:t>), erstellt werden kann.</w:t>
      </w:r>
      <w:r w:rsidR="0000212B">
        <w:t xml:space="preserve"> In der Skizze ist zusehen, dass das Fenster aus </w:t>
      </w:r>
      <w:r w:rsidR="001C3CE8">
        <w:t>einem Teil, plus zwei weiteren Buttons besteht. In dem ersten und einzigen Teil werden alle Informationen über das neue Projektmodul gesammelt. Die erste Information, die benötigt wird, ist der Modultyp. Dieser kann mit der Auswahl eines Wertes aus der Dropdown-Liste (</w:t>
      </w:r>
      <w:r w:rsidR="00684027">
        <w:t>Widget 2.2 in der Skizze</w:t>
      </w:r>
      <w:r w:rsidR="001C3CE8">
        <w:t xml:space="preserve">) bestimmt werden. </w:t>
      </w:r>
      <w:r w:rsidR="00684027">
        <w:t>Zur Auswahl stehen hierfür drei Modultypen. Als nächstes muss der Name des Moduls festgelegt werden. Dazu muss ein Modulname in das Texteingabefeld (Widget 2.4 in der Skizz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 xml:space="preserve">dem Projektmodul </w:t>
      </w:r>
      <w:r w:rsidR="00075830">
        <w:t>hinzugefügt werden sollen</w:t>
      </w:r>
      <w:r w:rsidR="00E849C6">
        <w:t>.</w:t>
      </w:r>
      <w:r w:rsidR="007460C1">
        <w:t xml:space="preserve"> </w:t>
      </w:r>
      <w:r w:rsidR="00E849C6">
        <w:t xml:space="preserve">Dazu werden in der Liste (Widget 2.6 in der Skizze) alle lokalen Abhängigkeiten </w:t>
      </w:r>
      <w:r w:rsidR="007460C1">
        <w:t>aufgelistet, die für das neue Projektmodul des ausgewählten Projektes ausgewählt werden können. Um eine lokale Abhängigkeit zu bestimmen, muss diese in der Liste bestätigt werden</w:t>
      </w:r>
      <w:r w:rsidR="00075830">
        <w:t xml:space="preserve"> und angegeben werden, ob diese als private oder öffentliche Abhängigkeit </w:t>
      </w:r>
      <w:r w:rsidR="00075830">
        <w:lastRenderedPageBreak/>
        <w:t>hinzugefügt werden soll.</w:t>
      </w:r>
      <w:r w:rsidR="006164BB">
        <w:t xml:space="preserve"> </w:t>
      </w:r>
      <w:r w:rsidR="00B8142B">
        <w:t xml:space="preserve">Um das neue Projektmodul mit den eingegebenen Informationen zu erstellen, muss der </w:t>
      </w:r>
      <w:r w:rsidR="00B8142B">
        <w:t xml:space="preserve">„Add </w:t>
      </w:r>
      <w:proofErr w:type="spellStart"/>
      <w:r w:rsidR="00B8142B">
        <w:t>Cmake</w:t>
      </w:r>
      <w:proofErr w:type="spellEnd"/>
      <w:r w:rsidR="00B8142B">
        <w:t>“-Button (Widget 3.2</w:t>
      </w:r>
      <w:r w:rsidR="00B8142B">
        <w:t xml:space="preserve"> in der Skizze</w:t>
      </w:r>
      <w:r w:rsidR="00B8142B">
        <w:t>)</w:t>
      </w:r>
      <w:r w:rsidR="00B8142B">
        <w:t xml:space="preserve"> gedrückt werden. Das Projektmodul wird </w:t>
      </w:r>
      <w:r w:rsidR="002F061A">
        <w:t xml:space="preserve">dabei direkt </w:t>
      </w:r>
      <w:r w:rsidR="00B8142B">
        <w:t>in dem ausgewählten Projekt erstellt</w:t>
      </w:r>
      <w:r w:rsidR="002F061A">
        <w:t>.</w:t>
      </w:r>
    </w:p>
    <w:p w14:paraId="43FBA5BF" w14:textId="0F9C6BD8" w:rsidR="006164BB" w:rsidRDefault="00C8119E" w:rsidP="00075830">
      <w:r>
        <w:t>Mit dem</w:t>
      </w:r>
      <w:r w:rsidR="006164BB">
        <w:t xml:space="preserve"> </w:t>
      </w:r>
      <w:r>
        <w:t>„BACK TO MENU“-Button (Widget 3.1 in der Skizze) wechselt die GUI das Fenster zum Hauptmenü.</w:t>
      </w:r>
    </w:p>
    <w:p w14:paraId="2CB8232F" w14:textId="6D9270D3" w:rsidR="007B2AF8" w:rsidRDefault="00DE4E7B" w:rsidP="00DE4E7B">
      <w:pPr>
        <w:pStyle w:val="berschrift3"/>
        <w:numPr>
          <w:ilvl w:val="2"/>
          <w:numId w:val="1"/>
        </w:numPr>
      </w:pPr>
      <w:r>
        <w:t xml:space="preserve">Fenster für die Ausführung der </w:t>
      </w:r>
      <w:r w:rsidR="002E19DE">
        <w:t>Dienstprogramme</w:t>
      </w:r>
    </w:p>
    <w:p w14:paraId="6D92238A" w14:textId="635032C5" w:rsidR="00CB3B88" w:rsidRDefault="00CB3B88" w:rsidP="00CB3B88">
      <w:r>
        <w:rPr>
          <w:noProof/>
        </w:rPr>
        <w:drawing>
          <wp:inline distT="0" distB="0" distL="0" distR="0" wp14:anchorId="449B061B" wp14:editId="4BA3B0F2">
            <wp:extent cx="5762625" cy="4433570"/>
            <wp:effectExtent l="0" t="0" r="9525"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4433570"/>
                    </a:xfrm>
                    <a:prstGeom prst="rect">
                      <a:avLst/>
                    </a:prstGeom>
                    <a:noFill/>
                    <a:ln>
                      <a:noFill/>
                    </a:ln>
                  </pic:spPr>
                </pic:pic>
              </a:graphicData>
            </a:graphic>
          </wp:inline>
        </w:drawing>
      </w:r>
    </w:p>
    <w:p w14:paraId="71A17756" w14:textId="3BFAB42A" w:rsidR="002054CC" w:rsidRDefault="006F31B8" w:rsidP="00CB3B88">
      <w:r>
        <w:t xml:space="preserve">Die fünfte Skizze zeigt das Fenster, mit </w:t>
      </w:r>
      <w:r w:rsidR="002054CC">
        <w:t xml:space="preserve">dem </w:t>
      </w:r>
      <w:r>
        <w:t xml:space="preserve">die </w:t>
      </w:r>
      <w:r w:rsidR="002E19DE">
        <w:t>Dienstprogramme</w:t>
      </w:r>
      <w:r>
        <w:t xml:space="preserve"> </w:t>
      </w:r>
      <w:r w:rsidR="005F0F1F">
        <w:t xml:space="preserve">des ausgewählten Projektes, aus der Projekten-Liste des Hauptmenüs </w:t>
      </w:r>
      <w:r w:rsidR="005F0F1F">
        <w:t>(Widget 2.6 in der Skizze des Kapitels 5.1.1)</w:t>
      </w:r>
      <w:r w:rsidR="005F0F1F">
        <w:t xml:space="preserve">, </w:t>
      </w:r>
      <w:r>
        <w:t xml:space="preserve">ausgeführt werden können. </w:t>
      </w:r>
      <w:r w:rsidR="002054CC">
        <w:t xml:space="preserve">In der Skizze ist zusehen, dass das Fenster aus zwei Teilen aufgebaut ist. Der erste Teil besteht wiederum </w:t>
      </w:r>
      <w:r w:rsidR="00200C57">
        <w:t xml:space="preserve">selbst </w:t>
      </w:r>
      <w:r w:rsidR="002054CC">
        <w:t>auch aus zwei Unterteilen</w:t>
      </w:r>
      <w:r w:rsidR="00200C57">
        <w:t xml:space="preserve"> – die linke Seite (</w:t>
      </w:r>
      <w:r w:rsidR="00200C57">
        <w:t>Widget 2.</w:t>
      </w:r>
      <w:r w:rsidR="00200C57">
        <w:t>1</w:t>
      </w:r>
      <w:r w:rsidR="00200C57">
        <w:t xml:space="preserve"> in der Skizze</w:t>
      </w:r>
      <w:r w:rsidR="00200C57">
        <w:t xml:space="preserve">) und die rechte Seite (Widget 2.2 in der Skizze). Die linke Seite </w:t>
      </w:r>
      <w:r w:rsidR="00200C57">
        <w:t>(Widget 2.1 in der Skizze)</w:t>
      </w:r>
      <w:r w:rsidR="00200C57">
        <w:t xml:space="preserv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w:t>
      </w:r>
      <w:r w:rsidR="00E60AAF">
        <w:lastRenderedPageBreak/>
        <w:t>Befehl „--</w:t>
      </w:r>
      <w:proofErr w:type="spellStart"/>
      <w:r w:rsidR="00E60AAF">
        <w:t>help</w:t>
      </w:r>
      <w:proofErr w:type="spellEnd"/>
      <w:r w:rsidR="00E60AAF">
        <w:t xml:space="preserve">“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 (</w:t>
      </w:r>
      <w:r w:rsidR="00033A16">
        <w:t>Widget 2.2 in der Skizze</w:t>
      </w:r>
      <w:r w:rsidR="00033A16">
        <w:t>)</w:t>
      </w:r>
      <w:r w:rsidR="00E6251D">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5195B307" w:rsidR="00033A16" w:rsidRPr="00CB3B88" w:rsidRDefault="00033A16" w:rsidP="00CB3B88">
      <w:r>
        <w:t xml:space="preserve">Der zweite Teil des Fensters, </w:t>
      </w:r>
      <w:r w:rsidR="00457DA9">
        <w:t>beinhaltet zwei Buttons (Widget 3.1, 3.4 in der Skizze) und ein Texteingabefeld (Widget 3.3 in der Skizze). Mit dem „BACK TO MENU“-Button (Widget 3.1 in der Skizze) wechselt, wie in den Kapiteln davor, die GUI das Fenster zum Hauptmenü. In das Texteingabefeld (Widget 3.3 in der Skizze) können benutzerdefinierte Befehle für einen ausgewählte</w:t>
      </w:r>
      <w:r w:rsidR="002E19DE">
        <w:t>s</w:t>
      </w:r>
      <w:r w:rsidR="00457DA9">
        <w:t xml:space="preserve"> </w:t>
      </w:r>
      <w:r w:rsidR="002E19DE">
        <w:t>Dienstprogram aus der Liste des ersten Teils (</w:t>
      </w:r>
      <w:r w:rsidR="002E19DE">
        <w:t>Widget 2.1 in der Skizze</w:t>
      </w:r>
      <w:r w:rsidR="002E19DE">
        <w:t xml:space="preserve">) eingegeben werden. Mit dem „Run“-Button (Widget 3.4 in der Skizze) kann das ausgewählte Dienstprogramm mit den eingegeben </w:t>
      </w:r>
      <w:r w:rsidR="002E19DE">
        <w:t>benutzerdefinierte</w:t>
      </w:r>
      <w:r w:rsidR="002E19DE">
        <w:t>n</w:t>
      </w:r>
      <w:r w:rsidR="002E19DE">
        <w:t xml:space="preserve"> Befehle</w:t>
      </w:r>
      <w:r w:rsidR="002E19DE">
        <w:t xml:space="preserve">n ausgeführt werden. </w:t>
      </w:r>
      <w:r w:rsidR="00E60AAF">
        <w:t xml:space="preserve">Die resultierende Befehlsausgabe wird anschließend auf dem </w:t>
      </w:r>
      <w:r w:rsidR="00E60AAF">
        <w:t>Text Browser</w:t>
      </w:r>
      <w:r w:rsidR="00E60AAF">
        <w:t xml:space="preserve"> ausgegeben.</w:t>
      </w:r>
    </w:p>
    <w:p w14:paraId="31F4B9FB" w14:textId="1DC8883D" w:rsidR="001E7F2B" w:rsidRDefault="001E7F2B" w:rsidP="00196E2A">
      <w:pPr>
        <w:pStyle w:val="berschrift2"/>
        <w:numPr>
          <w:ilvl w:val="1"/>
          <w:numId w:val="1"/>
        </w:numPr>
      </w:pPr>
      <w:bookmarkStart w:id="28" w:name="_Toc93057363"/>
      <w:r>
        <w:t>Architektur</w:t>
      </w:r>
      <w:bookmarkEnd w:id="28"/>
      <w:r w:rsidR="00534A46">
        <w:t xml:space="preserve"> der Software</w:t>
      </w:r>
    </w:p>
    <w:p w14:paraId="148FA68E" w14:textId="77777777" w:rsidR="00E8651C" w:rsidRDefault="00E8651C" w:rsidP="00FF1FBD">
      <w:r>
        <w:t>Projekt Erstellung</w:t>
      </w:r>
    </w:p>
    <w:p w14:paraId="65F55D4A" w14:textId="77777777" w:rsidR="00E8651C" w:rsidRDefault="00E8651C" w:rsidP="00FF1FBD">
      <w:r>
        <w:t>Projekt Aktualisierung</w:t>
      </w:r>
    </w:p>
    <w:p w14:paraId="1B8F68EB" w14:textId="77777777" w:rsidR="00E8651C" w:rsidRPr="00E8651C" w:rsidRDefault="00E8651C" w:rsidP="00FF1FBD">
      <w:r>
        <w:t xml:space="preserve">Projekt Template </w:t>
      </w:r>
      <w:r w:rsidR="00824F09">
        <w:t>Aktualisierung</w:t>
      </w:r>
      <w:r>
        <w:t xml:space="preserve"> </w:t>
      </w:r>
    </w:p>
    <w:p w14:paraId="67B8BFA8" w14:textId="613CA51A" w:rsidR="001E7F2B" w:rsidRDefault="00D44E40" w:rsidP="00196E2A">
      <w:pPr>
        <w:pStyle w:val="berschrift2"/>
        <w:numPr>
          <w:ilvl w:val="1"/>
          <w:numId w:val="1"/>
        </w:numPr>
      </w:pPr>
      <w:bookmarkStart w:id="29" w:name="_Toc93057364"/>
      <w:r>
        <w:t>Extrafunktionalitäten</w:t>
      </w:r>
      <w:bookmarkEnd w:id="29"/>
    </w:p>
    <w:p w14:paraId="6E96C4E3" w14:textId="0189D147" w:rsidR="00C05764" w:rsidRPr="00C05764" w:rsidRDefault="00C05764" w:rsidP="00C05764">
      <w:r>
        <w:t>Erweiterung der Projekt Module</w:t>
      </w:r>
    </w:p>
    <w:p w14:paraId="359D8A64" w14:textId="77777777" w:rsidR="00E8651C" w:rsidRDefault="00E8651C" w:rsidP="00FF1FBD">
      <w:r>
        <w:t>Suchungsmechanismus von bestehenden C++ Projekten</w:t>
      </w:r>
    </w:p>
    <w:p w14:paraId="77D2E98E" w14:textId="77777777" w:rsidR="00E8651C" w:rsidRPr="00E8651C" w:rsidRDefault="00E8651C" w:rsidP="00FF1FBD">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30" w:name="_Toc93057365"/>
      <w:r>
        <w:lastRenderedPageBreak/>
        <w:t>Implementierung und Evaluierung</w:t>
      </w:r>
      <w:bookmarkEnd w:id="30"/>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1" w:name="_Toc93057366"/>
      <w:r>
        <w:lastRenderedPageBreak/>
        <w:t>Zusammenfassung</w:t>
      </w:r>
      <w:bookmarkEnd w:id="31"/>
    </w:p>
    <w:p w14:paraId="372F0F20" w14:textId="77777777" w:rsidR="001E7F2B" w:rsidRDefault="001E7F2B" w:rsidP="00196E2A">
      <w:pPr>
        <w:pStyle w:val="berschrift2"/>
        <w:numPr>
          <w:ilvl w:val="1"/>
          <w:numId w:val="1"/>
        </w:numPr>
      </w:pPr>
      <w:bookmarkStart w:id="32" w:name="_Toc93057367"/>
      <w:r>
        <w:t>Zusammenfassung</w:t>
      </w:r>
      <w:bookmarkEnd w:id="32"/>
    </w:p>
    <w:p w14:paraId="23640762" w14:textId="77777777" w:rsidR="001E7F2B" w:rsidRDefault="00E8651C" w:rsidP="00196E2A">
      <w:pPr>
        <w:pStyle w:val="berschrift2"/>
        <w:numPr>
          <w:ilvl w:val="1"/>
          <w:numId w:val="1"/>
        </w:numPr>
      </w:pPr>
      <w:bookmarkStart w:id="33" w:name="_Toc93057368"/>
      <w:r>
        <w:t>Das Problem</w:t>
      </w:r>
      <w:bookmarkEnd w:id="33"/>
    </w:p>
    <w:p w14:paraId="4F7BFC63" w14:textId="77777777" w:rsidR="00E8651C" w:rsidRDefault="00E8651C" w:rsidP="00196E2A">
      <w:pPr>
        <w:pStyle w:val="berschrift2"/>
        <w:numPr>
          <w:ilvl w:val="1"/>
          <w:numId w:val="1"/>
        </w:numPr>
      </w:pPr>
      <w:bookmarkStart w:id="34" w:name="_Toc93057369"/>
      <w:r>
        <w:t>Mögliche Erweiterungspunkte</w:t>
      </w:r>
      <w:bookmarkEnd w:id="34"/>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193A6304" w14:textId="77777777" w:rsidR="00A67E23" w:rsidRDefault="004E5CC3" w:rsidP="00A67E23">
          <w:pPr>
            <w:pStyle w:val="CitaviBibliographyHeading"/>
          </w:pPr>
          <w:r>
            <w:fldChar w:fldCharType="begin"/>
          </w:r>
          <w:r>
            <w:instrText>ADDIN CitaviBibliography</w:instrText>
          </w:r>
          <w:r>
            <w:fldChar w:fldCharType="separate"/>
          </w:r>
          <w:r w:rsidR="00A67E23">
            <w:t>Literatur</w:t>
          </w:r>
        </w:p>
        <w:p w14:paraId="6447D7E1" w14:textId="77777777" w:rsidR="00A67E23" w:rsidRDefault="00A67E23" w:rsidP="00A67E23">
          <w:pPr>
            <w:pStyle w:val="CitaviBibliographyEntry"/>
          </w:pPr>
          <w:r>
            <w:t>[1]</w:t>
          </w:r>
          <w:r>
            <w:tab/>
          </w:r>
          <w:bookmarkStart w:id="35" w:name="_CTVL001cd4d767ff3164b48bbbf7731413a15a0"/>
          <w:r>
            <w:t xml:space="preserve">E. Wolff, </w:t>
          </w:r>
          <w:bookmarkEnd w:id="35"/>
          <w:r w:rsidRPr="00A67E23">
            <w:rPr>
              <w:i/>
            </w:rPr>
            <w:t xml:space="preserve">Continuous delivery: Der pragmatische Einstieg, </w:t>
          </w:r>
          <w:r w:rsidRPr="00A67E23">
            <w:t>2. Aufl. Heidelberg, Germany: dpunkt.verlag, 2016. [Online]. Verfügbar unter: https://ebookcentral.proquest.com/lib/gbv/detail.action?docID=4471176</w:t>
          </w:r>
        </w:p>
        <w:p w14:paraId="3FB070CA" w14:textId="77777777" w:rsidR="00A67E23" w:rsidRDefault="00A67E23" w:rsidP="00A67E23">
          <w:pPr>
            <w:pStyle w:val="CitaviBibliographyEntry"/>
          </w:pPr>
          <w:r>
            <w:t>[2]</w:t>
          </w:r>
          <w:r>
            <w:tab/>
          </w:r>
          <w:bookmarkStart w:id="36" w:name="_CTVL00191e50762386a4368b4f3de353e76e22d"/>
          <w:r>
            <w:t xml:space="preserve">M. Hüttermann, </w:t>
          </w:r>
          <w:bookmarkEnd w:id="36"/>
          <w:r w:rsidRPr="00A67E23">
            <w:rPr>
              <w:i/>
            </w:rPr>
            <w:t>DevOps for developers</w:t>
          </w:r>
          <w:r w:rsidRPr="00A67E23">
            <w:t>. New York, NY: Apress, 2012. [Online]. Verfügbar unter: https://ebookcentral.proquest.com/lib/kxp/detail.action?docID=1156065</w:t>
          </w:r>
        </w:p>
        <w:p w14:paraId="4F6F15AC" w14:textId="77777777" w:rsidR="00A67E23" w:rsidRDefault="00A67E23" w:rsidP="00A67E23">
          <w:pPr>
            <w:pStyle w:val="CitaviBibliographyEntry"/>
          </w:pPr>
          <w:r>
            <w:t>[3]</w:t>
          </w:r>
          <w:r>
            <w:tab/>
          </w:r>
          <w:bookmarkStart w:id="37" w:name="_CTVL001bf777eba88f24d1282e6392d48fd626e"/>
          <w:r>
            <w:t xml:space="preserve">R. Alt, </w:t>
          </w:r>
          <w:bookmarkEnd w:id="37"/>
          <w:r w:rsidRPr="00A67E23">
            <w:rPr>
              <w:i/>
            </w:rPr>
            <w:t>Innovationsorientiertes IT-Management mit DevOps: IT im Zeitalter von Digitalisierung und Software-defined Business</w:t>
          </w:r>
          <w:r w:rsidRPr="00A67E23">
            <w:t>. Wiesbaden: Springer Gabler, 2017.</w:t>
          </w:r>
        </w:p>
        <w:p w14:paraId="243646FF" w14:textId="77777777" w:rsidR="00A67E23" w:rsidRDefault="00A67E23" w:rsidP="00A67E23">
          <w:pPr>
            <w:pStyle w:val="CitaviBibliographyEntry"/>
          </w:pPr>
          <w:r>
            <w:t>[4]</w:t>
          </w:r>
          <w:r>
            <w:tab/>
          </w:r>
          <w:bookmarkStart w:id="38" w:name="_CTVL00131677adce012454eaa3a65ceaef2d800"/>
          <w:r>
            <w:t xml:space="preserve">Splunk, </w:t>
          </w:r>
          <w:bookmarkEnd w:id="38"/>
          <w:r w:rsidRPr="00A67E23">
            <w:rPr>
              <w:i/>
            </w:rPr>
            <w:t xml:space="preserve">Was ist eine CI/CD-Pipeline? </w:t>
          </w:r>
          <w:r w:rsidRPr="00A67E23">
            <w:t>[Online]. Verfügbar unter: https://www.splunk.com/de_de/data-insider/what-is-ci-cd-pipeline.html (Zugriff am: 5. Januar 2022.576Z).</w:t>
          </w:r>
        </w:p>
        <w:p w14:paraId="560A48C1" w14:textId="77777777" w:rsidR="00A67E23" w:rsidRDefault="00A67E23" w:rsidP="00A67E23">
          <w:pPr>
            <w:pStyle w:val="CitaviBibliographyEntry"/>
          </w:pPr>
          <w:r>
            <w:t>[5]</w:t>
          </w:r>
          <w:r>
            <w:tab/>
          </w:r>
          <w:bookmarkStart w:id="39" w:name="_CTVL0012e0b5e418ea1479c9cb7cc5d31e29b3a"/>
          <w:r>
            <w:t xml:space="preserve">J. Rossberg, </w:t>
          </w:r>
          <w:bookmarkEnd w:id="39"/>
          <w:r w:rsidRPr="00A67E23">
            <w:rPr>
              <w:i/>
            </w:rPr>
            <w:t>Agile Project Management with Azure DevOps: Concepts, Templates, and Metrics</w:t>
          </w:r>
          <w:r w:rsidRPr="00A67E23">
            <w:t>. Berkeley, CA: Apress L. P, 2019. [Online]. Verfügbar unter: https://ebookcentral.proquest.com/lib/kxp/detail.action?docID=5771167</w:t>
          </w:r>
        </w:p>
        <w:p w14:paraId="6C667172" w14:textId="77777777" w:rsidR="00A67E23" w:rsidRDefault="00A67E23" w:rsidP="00A67E23">
          <w:pPr>
            <w:pStyle w:val="CitaviBibliographyEntry"/>
          </w:pPr>
          <w:r>
            <w:t>[6]</w:t>
          </w:r>
          <w:r>
            <w:tab/>
          </w:r>
          <w:bookmarkStart w:id="40" w:name="_CTVL001badf6c1e0bc044eaa70ab7c1952fd6f3"/>
          <w:r>
            <w:t xml:space="preserve">S. Augsten, „Was ist ein Build?“, </w:t>
          </w:r>
          <w:bookmarkEnd w:id="40"/>
          <w:r w:rsidRPr="00A67E23">
            <w:rPr>
              <w:i/>
            </w:rPr>
            <w:t>Dev-Insider</w:t>
          </w:r>
          <w:r w:rsidRPr="00A67E23">
            <w:t>, 27. Apr. 2018, 2018. [Online]. Verfügbar unter: https://www.dev-insider.de/was-ist-ein-build-a-702737/. Zugriff am: 24. November 2021.114Z.</w:t>
          </w:r>
        </w:p>
        <w:p w14:paraId="1DAEEEE1" w14:textId="77777777" w:rsidR="00A67E23" w:rsidRDefault="00A67E23" w:rsidP="00A67E23">
          <w:pPr>
            <w:pStyle w:val="CitaviBibliographyEntry"/>
          </w:pPr>
          <w:r>
            <w:t>[7]</w:t>
          </w:r>
          <w:r>
            <w:tab/>
          </w:r>
          <w:bookmarkStart w:id="41" w:name="_CTVL0019dea585d82184c3aa25035b2db9a0ea5"/>
          <w:r>
            <w:t xml:space="preserve">J. L. Zuckarelli, </w:t>
          </w:r>
          <w:bookmarkEnd w:id="41"/>
          <w:r w:rsidRPr="00A67E23">
            <w:rPr>
              <w:i/>
            </w:rPr>
            <w:t xml:space="preserve">Programmieren lernen mit Python und JavaScript: Eine praxisorientierte Einführung für Einsteiger, </w:t>
          </w:r>
          <w:r w:rsidRPr="00A67E23">
            <w:t>1. Aufl. Wiesbaden: Springer Fachmedien Wiesbaden; Imprint Springer Vieweg, 2021.</w:t>
          </w:r>
        </w:p>
        <w:p w14:paraId="0EEAFCA2" w14:textId="77777777" w:rsidR="00A67E23" w:rsidRDefault="00A67E23" w:rsidP="00A67E23">
          <w:pPr>
            <w:pStyle w:val="CitaviBibliographyEntry"/>
          </w:pPr>
          <w:r>
            <w:t>[8]</w:t>
          </w:r>
          <w:r>
            <w:tab/>
          </w:r>
          <w:bookmarkStart w:id="42" w:name="_CTVL0017ca01a2f08bc4980919fa8d431c35c9a"/>
          <w:r w:rsidRPr="00A67E23">
            <w:rPr>
              <w:i/>
            </w:rPr>
            <w:t xml:space="preserve">Axel Bruns: Die Geschichte des Computers - ebook - neobooks. </w:t>
          </w:r>
          <w:bookmarkEnd w:id="42"/>
          <w:r w:rsidRPr="00A67E23">
            <w:t>[Online]. Verfügbar unter: https://link.springer.com/content/pdf/10.1007%2F978-1-4842-6901-5.pdf (Zugriff am: 25. November 2021.268Z).</w:t>
          </w:r>
        </w:p>
        <w:p w14:paraId="5BE1CAF2" w14:textId="77777777" w:rsidR="00A67E23" w:rsidRDefault="00A67E23" w:rsidP="00A67E23">
          <w:pPr>
            <w:pStyle w:val="CitaviBibliographyEntry"/>
          </w:pPr>
          <w:r>
            <w:t>[9]</w:t>
          </w:r>
          <w:r>
            <w:tab/>
          </w:r>
          <w:bookmarkStart w:id="43" w:name="_CTVL00177d41ca30ecf48e99c89e9a3e338e99e"/>
          <w:r>
            <w:t xml:space="preserve">D. Schaefer, </w:t>
          </w:r>
          <w:bookmarkEnd w:id="43"/>
          <w:r w:rsidRPr="00A67E23">
            <w:rPr>
              <w:i/>
            </w:rPr>
            <w:t xml:space="preserve">Eclipse CDT | The Eclipse Foundation. </w:t>
          </w:r>
          <w:r w:rsidRPr="00A67E23">
            <w:t>[Online]. Verfügbar unter: https://www.eclipse.org/cdt/ (Zugriff am: 3. Januar 2022.849Z).</w:t>
          </w:r>
        </w:p>
        <w:p w14:paraId="5DF5B9BB" w14:textId="77777777" w:rsidR="00A67E23" w:rsidRDefault="00A67E23" w:rsidP="00A67E23">
          <w:pPr>
            <w:pStyle w:val="CitaviBibliographyEntry"/>
          </w:pPr>
          <w:r>
            <w:t>[10]</w:t>
          </w:r>
          <w:r>
            <w:tab/>
          </w:r>
          <w:bookmarkStart w:id="44" w:name="_CTVL001f5cac4e6aaa44267ae80bbde426a7a9f"/>
          <w:r w:rsidRPr="00A67E23">
            <w:rPr>
              <w:i/>
            </w:rPr>
            <w:t xml:space="preserve">C++ programmieren mit Eclipse CDT. </w:t>
          </w:r>
          <w:bookmarkEnd w:id="44"/>
          <w:r w:rsidRPr="00A67E23">
            <w:t>[Online]. Verfügbar unter: https://www.edv-buchversand.de/productinfo.php?replace=false&amp;cnt=productinfo&amp;mode=2&amp;type</w:t>
          </w:r>
          <w:r w:rsidRPr="00A67E23">
            <w:lastRenderedPageBreak/>
            <w:t>=2&amp;id=dp-196&amp;index=2&amp;nr=0&amp;art=Blick%20ins%20Buch&amp;preload=false&amp;page=1&amp;view=fit&amp;Toolbar=1&amp;pagemode=none (Zugriff am: 3. Januar 2022.834Z).</w:t>
          </w:r>
        </w:p>
        <w:p w14:paraId="4410927D" w14:textId="77777777" w:rsidR="00A67E23" w:rsidRDefault="00A67E23" w:rsidP="00A67E23">
          <w:pPr>
            <w:pStyle w:val="CitaviBibliographyEntry"/>
          </w:pPr>
          <w:r>
            <w:t>[11]</w:t>
          </w:r>
          <w:r>
            <w:tab/>
          </w:r>
          <w:bookmarkStart w:id="45" w:name="_CTVL001328da5f7c278488c9349991c819a838c"/>
          <w:r>
            <w:t>S. Bauer, „Eclipse für C/C++-Programmierer – Handbuch zu den Eclipse C/C++ Development Tools (CDT)“.</w:t>
          </w:r>
        </w:p>
        <w:bookmarkEnd w:id="45"/>
        <w:p w14:paraId="7F2D1033" w14:textId="77777777" w:rsidR="00A67E23" w:rsidRDefault="00A67E23" w:rsidP="00A67E23">
          <w:pPr>
            <w:pStyle w:val="CitaviBibliographyEntry"/>
          </w:pPr>
          <w:r>
            <w:t>[12]</w:t>
          </w:r>
          <w:r>
            <w:tab/>
          </w:r>
          <w:bookmarkStart w:id="46" w:name="_CTVL0014fe6d159076e42a4a5d3331f61b2876a"/>
          <w:r>
            <w:t xml:space="preserve">JetBrains, </w:t>
          </w:r>
          <w:bookmarkEnd w:id="46"/>
          <w:r w:rsidRPr="00A67E23">
            <w:rPr>
              <w:i/>
            </w:rPr>
            <w:t xml:space="preserve">Intelligente Programmierunterstützung und Codeanalyse – Features | CLion. </w:t>
          </w:r>
          <w:r w:rsidRPr="00A67E23">
            <w:t>[Online]. Verfügbar unter: https://www.jetbrains.com/de-de/clion/features/ (Zugriff am: 29. November 2021.450Z).</w:t>
          </w:r>
        </w:p>
        <w:p w14:paraId="6B66FA0E" w14:textId="77777777" w:rsidR="00A67E23" w:rsidRDefault="00A67E23" w:rsidP="00A67E23">
          <w:pPr>
            <w:pStyle w:val="CitaviBibliographyEntry"/>
          </w:pPr>
          <w:r>
            <w:t>[13]</w:t>
          </w:r>
          <w:r>
            <w:tab/>
          </w:r>
          <w:bookmarkStart w:id="47" w:name="_CTVL001b26d1a40d99c41b7acc5000c16465ccf"/>
          <w:r>
            <w:t xml:space="preserve">CLion Help, </w:t>
          </w:r>
          <w:bookmarkEnd w:id="47"/>
          <w:r w:rsidRPr="00A67E23">
            <w:rPr>
              <w:i/>
            </w:rPr>
            <w:t xml:space="preserve">Quick start guide | CLion. </w:t>
          </w:r>
          <w:r w:rsidRPr="00A67E23">
            <w:t>[Online]. Verfügbar unter: https://www.jetbrains.com/help/clion/project.html (Zugriff am: 8. Dezember 2021.446Z).</w:t>
          </w:r>
        </w:p>
        <w:p w14:paraId="3808AE3F" w14:textId="77777777" w:rsidR="00A67E23" w:rsidRDefault="00A67E23" w:rsidP="00A67E23">
          <w:pPr>
            <w:pStyle w:val="CitaviBibliographyEntry"/>
          </w:pPr>
          <w:r>
            <w:t>[14]</w:t>
          </w:r>
          <w:r>
            <w:tab/>
          </w:r>
          <w:bookmarkStart w:id="48" w:name="_CTVL0017a08822ffc0b4457b956e0e7d2db8bcb"/>
          <w:r>
            <w:t xml:space="preserve">CLion Help, </w:t>
          </w:r>
          <w:bookmarkEnd w:id="48"/>
          <w:r w:rsidRPr="00A67E23">
            <w:rPr>
              <w:i/>
            </w:rPr>
            <w:t xml:space="preserve">File templates | CLion. </w:t>
          </w:r>
          <w:r w:rsidRPr="00A67E23">
            <w:t>[Online]. Verfügbar unter: https://www.jetbrains.com/help/clion/project-models.html (Zugriff am: 8. Dezember 2021.086Z).</w:t>
          </w:r>
        </w:p>
        <w:p w14:paraId="4843AC4B" w14:textId="77777777" w:rsidR="00A67E23" w:rsidRDefault="00A67E23" w:rsidP="00A67E23">
          <w:pPr>
            <w:pStyle w:val="CitaviBibliographyEntry"/>
          </w:pPr>
          <w:r>
            <w:t>[15]</w:t>
          </w:r>
          <w:r>
            <w:tab/>
          </w:r>
          <w:bookmarkStart w:id="49" w:name="_CTVL0010b79fa8d9dbf4cc5842b974c8efd299f"/>
          <w:r>
            <w:t xml:space="preserve">CLion Help, </w:t>
          </w:r>
          <w:bookmarkEnd w:id="49"/>
          <w:r w:rsidRPr="00A67E23">
            <w:rPr>
              <w:i/>
            </w:rPr>
            <w:t xml:space="preserve">File templates | CLion. </w:t>
          </w:r>
          <w:r w:rsidRPr="00A67E23">
            <w:t>[Online]. Verfügbar unter: https://www.jetbrains.com/help/clion/quick-cmake-tutorial.html (Zugriff am: 8. Dezember 2021.931Z).</w:t>
          </w:r>
        </w:p>
        <w:p w14:paraId="514D5240" w14:textId="77777777" w:rsidR="00A67E23" w:rsidRDefault="00A67E23" w:rsidP="00A67E23">
          <w:pPr>
            <w:pStyle w:val="CitaviBibliographyEntry"/>
          </w:pPr>
          <w:r>
            <w:t>[16]</w:t>
          </w:r>
          <w:r>
            <w:tab/>
          </w:r>
          <w:bookmarkStart w:id="50" w:name="_CTVL001f844f2af2d304116aec5290f89e92860"/>
          <w:r>
            <w:t xml:space="preserve">CLion Help, </w:t>
          </w:r>
          <w:bookmarkEnd w:id="50"/>
          <w:r w:rsidRPr="00A67E23">
            <w:rPr>
              <w:i/>
            </w:rPr>
            <w:t xml:space="preserve">File templates | CLion. </w:t>
          </w:r>
          <w:r w:rsidRPr="00A67E23">
            <w:t>[Online]. Verfügbar unter: https://www.jetbrains.com/help/clion/gradle-support.html (Zugriff am: 8. Dezember 2021.412Z).</w:t>
          </w:r>
        </w:p>
        <w:p w14:paraId="2387EEE0" w14:textId="77777777" w:rsidR="00A67E23" w:rsidRDefault="00A67E23" w:rsidP="00A67E23">
          <w:pPr>
            <w:pStyle w:val="CitaviBibliographyEntry"/>
          </w:pPr>
          <w:r>
            <w:t>[17]</w:t>
          </w:r>
          <w:r>
            <w:tab/>
          </w:r>
          <w:bookmarkStart w:id="51" w:name="_CTVL001c5e21df5a8d34d23aaa6d5d2af3f6da2"/>
          <w:r>
            <w:t xml:space="preserve">CLion Help, </w:t>
          </w:r>
          <w:bookmarkEnd w:id="51"/>
          <w:r w:rsidRPr="00A67E23">
            <w:rPr>
              <w:i/>
            </w:rPr>
            <w:t xml:space="preserve">File templates | CLion. </w:t>
          </w:r>
          <w:r w:rsidRPr="00A67E23">
            <w:t>[Online]. Verfügbar unter: https://www.jetbrains.com/help/clion/makefiles-support.html (Zugriff am: 8. Dezember 2021.280Z).</w:t>
          </w:r>
        </w:p>
        <w:p w14:paraId="03077C35" w14:textId="77777777" w:rsidR="00A67E23" w:rsidRDefault="00A67E23" w:rsidP="00A67E23">
          <w:pPr>
            <w:pStyle w:val="CitaviBibliographyEntry"/>
          </w:pPr>
          <w:r>
            <w:t>[18]</w:t>
          </w:r>
          <w:r>
            <w:tab/>
          </w:r>
          <w:bookmarkStart w:id="52" w:name="_CTVL00102843ada7ed248fda4535970f2497f93"/>
          <w:r>
            <w:t xml:space="preserve">CLion Help, </w:t>
          </w:r>
          <w:bookmarkEnd w:id="52"/>
          <w:r w:rsidRPr="00A67E23">
            <w:rPr>
              <w:i/>
            </w:rPr>
            <w:t xml:space="preserve">File templates | CLion. </w:t>
          </w:r>
          <w:r w:rsidRPr="00A67E23">
            <w:t>[Online]. Verfügbar unter: https://www.jetbrains.com/help/clion/compilation-database.html (Zugriff am: 8. Dezember 2021.290Z).</w:t>
          </w:r>
        </w:p>
        <w:p w14:paraId="7187F90A" w14:textId="77777777" w:rsidR="00A67E23" w:rsidRDefault="00A67E23" w:rsidP="00A67E23">
          <w:pPr>
            <w:pStyle w:val="CitaviBibliographyEntry"/>
          </w:pPr>
          <w:r>
            <w:t>[19]</w:t>
          </w:r>
          <w:r>
            <w:tab/>
          </w:r>
          <w:bookmarkStart w:id="53" w:name="_CTVL001c92e01ea4dbd434c8c6d67ba891d851a"/>
          <w:r>
            <w:t xml:space="preserve">CLion Help, </w:t>
          </w:r>
          <w:bookmarkEnd w:id="53"/>
          <w:r w:rsidRPr="00A67E23">
            <w:rPr>
              <w:i/>
            </w:rPr>
            <w:t xml:space="preserve">Open, reopen, and close projects | CLion. </w:t>
          </w:r>
          <w:r w:rsidRPr="00A67E23">
            <w:t>[Online]. Verfügbar unter: https://www.jetbrains.com/help/clion/opening-reopening-and-closing-projects.html (Zugriff am: 10. Dezember 2021.803Z).</w:t>
          </w:r>
        </w:p>
        <w:p w14:paraId="2E903BBC" w14:textId="77777777" w:rsidR="00A67E23" w:rsidRDefault="00A67E23" w:rsidP="00A67E23">
          <w:pPr>
            <w:pStyle w:val="CitaviBibliographyEntry"/>
          </w:pPr>
          <w:r>
            <w:lastRenderedPageBreak/>
            <w:t>[20]</w:t>
          </w:r>
          <w:r>
            <w:tab/>
          </w:r>
          <w:bookmarkStart w:id="54" w:name="_CTVL00165c3abb54c634adc9f7a60cc9c776226"/>
          <w:r>
            <w:t xml:space="preserve">CLion Help, </w:t>
          </w:r>
          <w:bookmarkEnd w:id="54"/>
          <w:r w:rsidRPr="00A67E23">
            <w:rPr>
              <w:i/>
            </w:rPr>
            <w:t xml:space="preserve">Quick CMake tutorial | CLion. </w:t>
          </w:r>
          <w:r w:rsidRPr="00A67E23">
            <w:t>[Online]. Verfügbar unter: https://www.jetbrains.com/help/clion/creating-new-project-from-scratch.html (Zugriff am: 21. Dezember 2021.578Z).</w:t>
          </w:r>
        </w:p>
        <w:p w14:paraId="16E2C556" w14:textId="77777777" w:rsidR="00A67E23" w:rsidRDefault="00A67E23" w:rsidP="00A67E23">
          <w:pPr>
            <w:pStyle w:val="CitaviBibliographyEntry"/>
          </w:pPr>
          <w:r>
            <w:t>[21]</w:t>
          </w:r>
          <w:r>
            <w:tab/>
          </w:r>
          <w:bookmarkStart w:id="55" w:name="_CTVL001b742d1776ba74985ab0144abf62bd6d6"/>
          <w:r>
            <w:t xml:space="preserve">CLion Help, </w:t>
          </w:r>
          <w:bookmarkEnd w:id="55"/>
          <w:r w:rsidRPr="00A67E23">
            <w:rPr>
              <w:i/>
            </w:rPr>
            <w:t xml:space="preserve">File templates | CLion. </w:t>
          </w:r>
          <w:r w:rsidRPr="00A67E23">
            <w:t>[Online]. Verfügbar unter: https://www.jetbrains.com/help/clion/using-file-and-code-templates.html (Zugriff am: 12. Januar 2022.637Z).</w:t>
          </w:r>
        </w:p>
        <w:p w14:paraId="2F1C9BD1" w14:textId="77777777" w:rsidR="00A67E23" w:rsidRDefault="00A67E23" w:rsidP="00A67E23">
          <w:pPr>
            <w:pStyle w:val="CitaviBibliographyEntry"/>
          </w:pPr>
          <w:r>
            <w:t>[22]</w:t>
          </w:r>
          <w:r>
            <w:tab/>
          </w:r>
          <w:bookmarkStart w:id="56" w:name="_CTVL0013f878741d0e24368b7944d7d01df628c"/>
          <w:r>
            <w:t xml:space="preserve">CLion Help, </w:t>
          </w:r>
          <w:bookmarkEnd w:id="56"/>
          <w:r w:rsidRPr="00A67E23">
            <w:rPr>
              <w:i/>
            </w:rPr>
            <w:t xml:space="preserve">Quick CMake tutorial | CLion. </w:t>
          </w:r>
          <w:r w:rsidRPr="00A67E23">
            <w:t>[Online]. Verfügbar unter: https://www.jetbrains.com/help/clion/using-file-and-code-templates.html#create-new-template (Zugriff am: 21. Dezember 2021.379Z).</w:t>
          </w:r>
        </w:p>
        <w:p w14:paraId="697AFD93" w14:textId="77777777" w:rsidR="00A67E23" w:rsidRDefault="00A67E23" w:rsidP="00A67E23">
          <w:pPr>
            <w:pStyle w:val="CitaviBibliographyEntry"/>
          </w:pPr>
          <w:r>
            <w:t>[23]</w:t>
          </w:r>
          <w:r>
            <w:tab/>
          </w:r>
          <w:bookmarkStart w:id="57" w:name="_CTVL0011ce10fac574f4955a87bf70390f179b2"/>
          <w:r>
            <w:t xml:space="preserve">A. Del Sole, </w:t>
          </w:r>
          <w:bookmarkEnd w:id="57"/>
          <w:r w:rsidRPr="00A67E23">
            <w:rPr>
              <w:i/>
            </w:rPr>
            <w:t xml:space="preserve">Visual Studio Code Distilled: Evolved Code Editing for Windows, macOS, and Linux, </w:t>
          </w:r>
          <w:r w:rsidRPr="00A67E23">
            <w:t>2. Aufl. Berkeley, CA: Apress; Imprint Apress, 2021.</w:t>
          </w:r>
        </w:p>
        <w:p w14:paraId="02790E80" w14:textId="77777777" w:rsidR="00A67E23" w:rsidRDefault="00A67E23" w:rsidP="00A67E23">
          <w:pPr>
            <w:pStyle w:val="CitaviBibliographyEntry"/>
          </w:pPr>
          <w:r>
            <w:t>[24]</w:t>
          </w:r>
          <w:r>
            <w:tab/>
          </w:r>
          <w:bookmarkStart w:id="58" w:name="_CTVL001ab7b2f2070ba4b44a96d64053fb1047f"/>
          <w:r w:rsidRPr="00A67E23">
            <w:rPr>
              <w:i/>
            </w:rPr>
            <w:t xml:space="preserve">Managing Extensions in Visual Studio Code. </w:t>
          </w:r>
          <w:bookmarkEnd w:id="58"/>
          <w:r w:rsidRPr="00A67E23">
            <w:t>[Online]. Verfügbar unter: https://code.visualstudio.com/docs/editor/extension-marketplace (Zugriff am: 14. Januar 2022.023Z).</w:t>
          </w:r>
        </w:p>
        <w:p w14:paraId="468BFDDD" w14:textId="77777777" w:rsidR="00A67E23" w:rsidRDefault="00A67E23" w:rsidP="00A67E23">
          <w:pPr>
            <w:pStyle w:val="CitaviBibliographyEntry"/>
          </w:pPr>
          <w:r>
            <w:t>[25]</w:t>
          </w:r>
          <w:r>
            <w:tab/>
          </w:r>
          <w:bookmarkStart w:id="59" w:name="_CTVL0019099e93121a946df90de783b4ff7c4da"/>
          <w:r w:rsidRPr="00A67E23">
            <w:rPr>
              <w:i/>
            </w:rPr>
            <w:t xml:space="preserve">Visual Studio Code Tips and Tricks. </w:t>
          </w:r>
          <w:bookmarkEnd w:id="59"/>
          <w:r w:rsidRPr="00A67E23">
            <w:t>[Online]. Verfügbar unter: https://code.visualstudio.com/docs/getstarted/tips-and-tricks#_files-and-folders (Zugriff am: 29. November 2021.615Z).</w:t>
          </w:r>
        </w:p>
        <w:p w14:paraId="1B4BF73E" w14:textId="17E58B2C" w:rsidR="004E5CC3" w:rsidRDefault="00A67E23" w:rsidP="00A67E23">
          <w:pPr>
            <w:pStyle w:val="CitaviBibliographyEntry"/>
          </w:pPr>
          <w:r>
            <w:t>[26]</w:t>
          </w:r>
          <w:r>
            <w:tab/>
          </w:r>
          <w:bookmarkStart w:id="60" w:name="_CTVL0017946f13728ec418c8dbdb198055ba876"/>
          <w:r w:rsidRPr="00A67E23">
            <w:rPr>
              <w:i/>
            </w:rPr>
            <w:t xml:space="preserve">Project Templates - Visual Studio Marketplace. </w:t>
          </w:r>
          <w:bookmarkEnd w:id="60"/>
          <w:r w:rsidRPr="00A67E23">
            <w:t>[Online]. Verfügbar unter: https://marketplace.visualstudio.com/items?itemName=cantonios.project-templates (Zugriff am: 29. November 2021.523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61" w:name="_Toc93057371"/>
      <w:r>
        <w:lastRenderedPageBreak/>
        <w:t>Anhang</w:t>
      </w:r>
      <w:bookmarkEnd w:id="61"/>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D34DE" w14:textId="77777777" w:rsidR="00167F1C" w:rsidRDefault="00167F1C" w:rsidP="00386F89">
      <w:pPr>
        <w:spacing w:after="0" w:line="240" w:lineRule="auto"/>
      </w:pPr>
      <w:r>
        <w:separator/>
      </w:r>
    </w:p>
  </w:endnote>
  <w:endnote w:type="continuationSeparator" w:id="0">
    <w:p w14:paraId="4B493782" w14:textId="77777777" w:rsidR="00167F1C" w:rsidRDefault="00167F1C"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7E88B" w14:textId="77777777" w:rsidR="00167F1C" w:rsidRDefault="00167F1C" w:rsidP="00386F89">
      <w:pPr>
        <w:spacing w:after="0" w:line="240" w:lineRule="auto"/>
      </w:pPr>
      <w:r>
        <w:separator/>
      </w:r>
    </w:p>
  </w:footnote>
  <w:footnote w:type="continuationSeparator" w:id="0">
    <w:p w14:paraId="6ACB170D" w14:textId="77777777" w:rsidR="00167F1C" w:rsidRDefault="00167F1C"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2"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7F01856"/>
    <w:multiLevelType w:val="hybridMultilevel"/>
    <w:tmpl w:val="B3569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1B2C0F5D"/>
    <w:multiLevelType w:val="hybridMultilevel"/>
    <w:tmpl w:val="15023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358E3C90"/>
    <w:multiLevelType w:val="hybridMultilevel"/>
    <w:tmpl w:val="66EA7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20"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1E1BC0"/>
    <w:multiLevelType w:val="hybridMultilevel"/>
    <w:tmpl w:val="931E6E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23"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6"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D6726DE"/>
    <w:multiLevelType w:val="hybridMultilevel"/>
    <w:tmpl w:val="BDFCE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5BB5062D"/>
    <w:multiLevelType w:val="hybridMultilevel"/>
    <w:tmpl w:val="4AFC02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36"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6DDF461A"/>
    <w:multiLevelType w:val="hybridMultilevel"/>
    <w:tmpl w:val="4B1610D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45"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6"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7"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8"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9"/>
  </w:num>
  <w:num w:numId="2">
    <w:abstractNumId w:val="37"/>
  </w:num>
  <w:num w:numId="3">
    <w:abstractNumId w:val="24"/>
  </w:num>
  <w:num w:numId="4">
    <w:abstractNumId w:val="35"/>
  </w:num>
  <w:num w:numId="5">
    <w:abstractNumId w:val="9"/>
  </w:num>
  <w:num w:numId="6">
    <w:abstractNumId w:val="16"/>
  </w:num>
  <w:num w:numId="7">
    <w:abstractNumId w:val="17"/>
  </w:num>
  <w:num w:numId="8">
    <w:abstractNumId w:val="47"/>
  </w:num>
  <w:num w:numId="9">
    <w:abstractNumId w:val="43"/>
  </w:num>
  <w:num w:numId="10">
    <w:abstractNumId w:val="23"/>
  </w:num>
  <w:num w:numId="11">
    <w:abstractNumId w:val="41"/>
  </w:num>
  <w:num w:numId="12">
    <w:abstractNumId w:val="3"/>
  </w:num>
  <w:num w:numId="13">
    <w:abstractNumId w:val="38"/>
  </w:num>
  <w:num w:numId="14">
    <w:abstractNumId w:val="33"/>
  </w:num>
  <w:num w:numId="15">
    <w:abstractNumId w:val="45"/>
  </w:num>
  <w:num w:numId="16">
    <w:abstractNumId w:val="4"/>
  </w:num>
  <w:num w:numId="17">
    <w:abstractNumId w:val="13"/>
  </w:num>
  <w:num w:numId="18">
    <w:abstractNumId w:val="7"/>
  </w:num>
  <w:num w:numId="19">
    <w:abstractNumId w:val="27"/>
  </w:num>
  <w:num w:numId="20">
    <w:abstractNumId w:val="14"/>
  </w:num>
  <w:num w:numId="21">
    <w:abstractNumId w:val="42"/>
  </w:num>
  <w:num w:numId="22">
    <w:abstractNumId w:val="26"/>
  </w:num>
  <w:num w:numId="23">
    <w:abstractNumId w:val="5"/>
  </w:num>
  <w:num w:numId="24">
    <w:abstractNumId w:val="39"/>
  </w:num>
  <w:num w:numId="25">
    <w:abstractNumId w:val="32"/>
  </w:num>
  <w:num w:numId="26">
    <w:abstractNumId w:val="46"/>
  </w:num>
  <w:num w:numId="27">
    <w:abstractNumId w:val="31"/>
  </w:num>
  <w:num w:numId="28">
    <w:abstractNumId w:val="48"/>
  </w:num>
  <w:num w:numId="29">
    <w:abstractNumId w:val="40"/>
  </w:num>
  <w:num w:numId="30">
    <w:abstractNumId w:val="2"/>
  </w:num>
  <w:num w:numId="31">
    <w:abstractNumId w:val="19"/>
  </w:num>
  <w:num w:numId="32">
    <w:abstractNumId w:val="22"/>
  </w:num>
  <w:num w:numId="33">
    <w:abstractNumId w:val="12"/>
  </w:num>
  <w:num w:numId="34">
    <w:abstractNumId w:val="20"/>
  </w:num>
  <w:num w:numId="35">
    <w:abstractNumId w:val="1"/>
  </w:num>
  <w:num w:numId="36">
    <w:abstractNumId w:val="30"/>
  </w:num>
  <w:num w:numId="37">
    <w:abstractNumId w:val="6"/>
  </w:num>
  <w:num w:numId="38">
    <w:abstractNumId w:val="15"/>
  </w:num>
  <w:num w:numId="39">
    <w:abstractNumId w:val="25"/>
  </w:num>
  <w:num w:numId="40">
    <w:abstractNumId w:val="10"/>
  </w:num>
  <w:num w:numId="41">
    <w:abstractNumId w:val="44"/>
  </w:num>
  <w:num w:numId="42">
    <w:abstractNumId w:val="18"/>
  </w:num>
  <w:num w:numId="43">
    <w:abstractNumId w:val="11"/>
  </w:num>
  <w:num w:numId="44">
    <w:abstractNumId w:val="28"/>
  </w:num>
  <w:num w:numId="45">
    <w:abstractNumId w:val="36"/>
  </w:num>
  <w:num w:numId="46">
    <w:abstractNumId w:val="8"/>
  </w:num>
  <w:num w:numId="47">
    <w:abstractNumId w:val="21"/>
  </w:num>
  <w:num w:numId="48">
    <w:abstractNumId w:val="0"/>
  </w:num>
  <w:num w:numId="4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3E0C"/>
    <w:rsid w:val="0000404A"/>
    <w:rsid w:val="00006E14"/>
    <w:rsid w:val="00012ADF"/>
    <w:rsid w:val="00014C9A"/>
    <w:rsid w:val="0001515D"/>
    <w:rsid w:val="00016969"/>
    <w:rsid w:val="00017626"/>
    <w:rsid w:val="000214B4"/>
    <w:rsid w:val="000240F2"/>
    <w:rsid w:val="0003160E"/>
    <w:rsid w:val="00031C65"/>
    <w:rsid w:val="0003320E"/>
    <w:rsid w:val="00033A16"/>
    <w:rsid w:val="00040B45"/>
    <w:rsid w:val="000428D5"/>
    <w:rsid w:val="00044DC6"/>
    <w:rsid w:val="000471F4"/>
    <w:rsid w:val="00057C86"/>
    <w:rsid w:val="00062FC6"/>
    <w:rsid w:val="00063550"/>
    <w:rsid w:val="00063F4B"/>
    <w:rsid w:val="00067E94"/>
    <w:rsid w:val="00073489"/>
    <w:rsid w:val="00075830"/>
    <w:rsid w:val="00075B34"/>
    <w:rsid w:val="0008627F"/>
    <w:rsid w:val="00091287"/>
    <w:rsid w:val="000946AB"/>
    <w:rsid w:val="00096735"/>
    <w:rsid w:val="000A487D"/>
    <w:rsid w:val="000A5087"/>
    <w:rsid w:val="000A7687"/>
    <w:rsid w:val="000B2F6B"/>
    <w:rsid w:val="000B38CB"/>
    <w:rsid w:val="000B472E"/>
    <w:rsid w:val="000C001D"/>
    <w:rsid w:val="000C0FAA"/>
    <w:rsid w:val="000C74BB"/>
    <w:rsid w:val="000D6C5E"/>
    <w:rsid w:val="000E13C5"/>
    <w:rsid w:val="000E3BCF"/>
    <w:rsid w:val="000F5854"/>
    <w:rsid w:val="00100823"/>
    <w:rsid w:val="00101B5C"/>
    <w:rsid w:val="00103D08"/>
    <w:rsid w:val="00107732"/>
    <w:rsid w:val="0011117B"/>
    <w:rsid w:val="00111FBE"/>
    <w:rsid w:val="00113F9B"/>
    <w:rsid w:val="00115B22"/>
    <w:rsid w:val="00116408"/>
    <w:rsid w:val="001177E3"/>
    <w:rsid w:val="00122D85"/>
    <w:rsid w:val="0012373D"/>
    <w:rsid w:val="0012771C"/>
    <w:rsid w:val="00130507"/>
    <w:rsid w:val="00132E5B"/>
    <w:rsid w:val="00134B1F"/>
    <w:rsid w:val="00134E8F"/>
    <w:rsid w:val="00135E5A"/>
    <w:rsid w:val="00141436"/>
    <w:rsid w:val="00142F9A"/>
    <w:rsid w:val="00145DDE"/>
    <w:rsid w:val="0015130D"/>
    <w:rsid w:val="001514B8"/>
    <w:rsid w:val="00155F67"/>
    <w:rsid w:val="001571F8"/>
    <w:rsid w:val="00165911"/>
    <w:rsid w:val="00166164"/>
    <w:rsid w:val="001662C1"/>
    <w:rsid w:val="00167CD6"/>
    <w:rsid w:val="00167F1C"/>
    <w:rsid w:val="00172D38"/>
    <w:rsid w:val="00174CDB"/>
    <w:rsid w:val="00177A47"/>
    <w:rsid w:val="00177CB7"/>
    <w:rsid w:val="001830BF"/>
    <w:rsid w:val="0018407F"/>
    <w:rsid w:val="00185062"/>
    <w:rsid w:val="0018529E"/>
    <w:rsid w:val="0018782C"/>
    <w:rsid w:val="00190132"/>
    <w:rsid w:val="00195C2C"/>
    <w:rsid w:val="00196E2A"/>
    <w:rsid w:val="001979FC"/>
    <w:rsid w:val="001A5DE8"/>
    <w:rsid w:val="001A725B"/>
    <w:rsid w:val="001B165A"/>
    <w:rsid w:val="001B5271"/>
    <w:rsid w:val="001C3CE8"/>
    <w:rsid w:val="001C4379"/>
    <w:rsid w:val="001C4D02"/>
    <w:rsid w:val="001C6BDB"/>
    <w:rsid w:val="001C7BAD"/>
    <w:rsid w:val="001D0248"/>
    <w:rsid w:val="001D0274"/>
    <w:rsid w:val="001D6D8F"/>
    <w:rsid w:val="001E232E"/>
    <w:rsid w:val="001E3847"/>
    <w:rsid w:val="001E7BC1"/>
    <w:rsid w:val="001E7F2B"/>
    <w:rsid w:val="001F41CD"/>
    <w:rsid w:val="001F65E2"/>
    <w:rsid w:val="00200C57"/>
    <w:rsid w:val="00202320"/>
    <w:rsid w:val="00204060"/>
    <w:rsid w:val="00204CE2"/>
    <w:rsid w:val="00204D7F"/>
    <w:rsid w:val="002054CC"/>
    <w:rsid w:val="00207F98"/>
    <w:rsid w:val="002137F7"/>
    <w:rsid w:val="00213B8D"/>
    <w:rsid w:val="002158A2"/>
    <w:rsid w:val="00222081"/>
    <w:rsid w:val="00224EF1"/>
    <w:rsid w:val="00232B37"/>
    <w:rsid w:val="002341FF"/>
    <w:rsid w:val="00235AC0"/>
    <w:rsid w:val="00241997"/>
    <w:rsid w:val="00246EBF"/>
    <w:rsid w:val="002541E6"/>
    <w:rsid w:val="002541E7"/>
    <w:rsid w:val="002576C8"/>
    <w:rsid w:val="00260A8C"/>
    <w:rsid w:val="0026730C"/>
    <w:rsid w:val="002730BC"/>
    <w:rsid w:val="00274ABA"/>
    <w:rsid w:val="00276565"/>
    <w:rsid w:val="00281855"/>
    <w:rsid w:val="0028196C"/>
    <w:rsid w:val="002830EC"/>
    <w:rsid w:val="00286259"/>
    <w:rsid w:val="00291AF5"/>
    <w:rsid w:val="00295425"/>
    <w:rsid w:val="00296CFA"/>
    <w:rsid w:val="002A0E20"/>
    <w:rsid w:val="002A2F1F"/>
    <w:rsid w:val="002A6B98"/>
    <w:rsid w:val="002B0C51"/>
    <w:rsid w:val="002B358F"/>
    <w:rsid w:val="002B468E"/>
    <w:rsid w:val="002B5410"/>
    <w:rsid w:val="002B54E6"/>
    <w:rsid w:val="002C5495"/>
    <w:rsid w:val="002C6474"/>
    <w:rsid w:val="002C6FAB"/>
    <w:rsid w:val="002D2A30"/>
    <w:rsid w:val="002D302B"/>
    <w:rsid w:val="002D46DE"/>
    <w:rsid w:val="002E19DE"/>
    <w:rsid w:val="002E5D69"/>
    <w:rsid w:val="002E5E34"/>
    <w:rsid w:val="002F061A"/>
    <w:rsid w:val="002F0987"/>
    <w:rsid w:val="002F2BFB"/>
    <w:rsid w:val="00306B72"/>
    <w:rsid w:val="00311026"/>
    <w:rsid w:val="00313B79"/>
    <w:rsid w:val="00314996"/>
    <w:rsid w:val="003200C9"/>
    <w:rsid w:val="00325FB2"/>
    <w:rsid w:val="00332C3D"/>
    <w:rsid w:val="003332A5"/>
    <w:rsid w:val="003374B7"/>
    <w:rsid w:val="003444D7"/>
    <w:rsid w:val="00352C66"/>
    <w:rsid w:val="00354F66"/>
    <w:rsid w:val="0035692D"/>
    <w:rsid w:val="00356DE5"/>
    <w:rsid w:val="00360268"/>
    <w:rsid w:val="00362BF8"/>
    <w:rsid w:val="0036748D"/>
    <w:rsid w:val="00372D50"/>
    <w:rsid w:val="00377303"/>
    <w:rsid w:val="00382DFF"/>
    <w:rsid w:val="00385969"/>
    <w:rsid w:val="00386F89"/>
    <w:rsid w:val="00391CF2"/>
    <w:rsid w:val="00393ABE"/>
    <w:rsid w:val="00394170"/>
    <w:rsid w:val="003A05BB"/>
    <w:rsid w:val="003A098D"/>
    <w:rsid w:val="003A7335"/>
    <w:rsid w:val="003A7914"/>
    <w:rsid w:val="003B5541"/>
    <w:rsid w:val="003B5B67"/>
    <w:rsid w:val="003C65ED"/>
    <w:rsid w:val="003D11FF"/>
    <w:rsid w:val="003D6B94"/>
    <w:rsid w:val="003E1E88"/>
    <w:rsid w:val="003F0FB2"/>
    <w:rsid w:val="003F1E06"/>
    <w:rsid w:val="003F28DE"/>
    <w:rsid w:val="003F4B58"/>
    <w:rsid w:val="003F6090"/>
    <w:rsid w:val="003F7D6A"/>
    <w:rsid w:val="00401E20"/>
    <w:rsid w:val="004022FD"/>
    <w:rsid w:val="004032A0"/>
    <w:rsid w:val="00404B4E"/>
    <w:rsid w:val="00406B5D"/>
    <w:rsid w:val="00407D00"/>
    <w:rsid w:val="004110AB"/>
    <w:rsid w:val="00411BCF"/>
    <w:rsid w:val="004160BF"/>
    <w:rsid w:val="00425A63"/>
    <w:rsid w:val="00427B40"/>
    <w:rsid w:val="004350D1"/>
    <w:rsid w:val="0043564C"/>
    <w:rsid w:val="004410DF"/>
    <w:rsid w:val="00442940"/>
    <w:rsid w:val="00444F7A"/>
    <w:rsid w:val="00445301"/>
    <w:rsid w:val="00446935"/>
    <w:rsid w:val="00453442"/>
    <w:rsid w:val="00457DA9"/>
    <w:rsid w:val="0046158D"/>
    <w:rsid w:val="0046181D"/>
    <w:rsid w:val="00471CEE"/>
    <w:rsid w:val="004742A1"/>
    <w:rsid w:val="00484AA9"/>
    <w:rsid w:val="00485ED7"/>
    <w:rsid w:val="00486378"/>
    <w:rsid w:val="00487856"/>
    <w:rsid w:val="004A1058"/>
    <w:rsid w:val="004A2085"/>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504C71"/>
    <w:rsid w:val="00505601"/>
    <w:rsid w:val="0050632F"/>
    <w:rsid w:val="00511ADE"/>
    <w:rsid w:val="00515D65"/>
    <w:rsid w:val="00534A46"/>
    <w:rsid w:val="00534E7C"/>
    <w:rsid w:val="005353F0"/>
    <w:rsid w:val="00537A63"/>
    <w:rsid w:val="005435E6"/>
    <w:rsid w:val="00543C92"/>
    <w:rsid w:val="0054454A"/>
    <w:rsid w:val="0055028E"/>
    <w:rsid w:val="00557C1A"/>
    <w:rsid w:val="005612C8"/>
    <w:rsid w:val="00564614"/>
    <w:rsid w:val="005648D5"/>
    <w:rsid w:val="00582C3F"/>
    <w:rsid w:val="005A1633"/>
    <w:rsid w:val="005A59E1"/>
    <w:rsid w:val="005B22AE"/>
    <w:rsid w:val="005B3513"/>
    <w:rsid w:val="005B4692"/>
    <w:rsid w:val="005C4129"/>
    <w:rsid w:val="005C4777"/>
    <w:rsid w:val="005D0711"/>
    <w:rsid w:val="005D37E3"/>
    <w:rsid w:val="005E2AF7"/>
    <w:rsid w:val="005E2F0C"/>
    <w:rsid w:val="005F06B3"/>
    <w:rsid w:val="005F0AAF"/>
    <w:rsid w:val="005F0F1F"/>
    <w:rsid w:val="005F14DE"/>
    <w:rsid w:val="005F20F9"/>
    <w:rsid w:val="005F2235"/>
    <w:rsid w:val="005F33FF"/>
    <w:rsid w:val="005F428B"/>
    <w:rsid w:val="005F5B5F"/>
    <w:rsid w:val="00601EC3"/>
    <w:rsid w:val="00603156"/>
    <w:rsid w:val="006130AC"/>
    <w:rsid w:val="006149F9"/>
    <w:rsid w:val="006164BB"/>
    <w:rsid w:val="006238DF"/>
    <w:rsid w:val="00623B3A"/>
    <w:rsid w:val="00624EE8"/>
    <w:rsid w:val="006251B7"/>
    <w:rsid w:val="00625EBA"/>
    <w:rsid w:val="00634EEA"/>
    <w:rsid w:val="00644D5F"/>
    <w:rsid w:val="00646D51"/>
    <w:rsid w:val="006472EE"/>
    <w:rsid w:val="006513A5"/>
    <w:rsid w:val="006513FA"/>
    <w:rsid w:val="006517EC"/>
    <w:rsid w:val="00652507"/>
    <w:rsid w:val="006565DF"/>
    <w:rsid w:val="0066297B"/>
    <w:rsid w:val="00666427"/>
    <w:rsid w:val="0067771F"/>
    <w:rsid w:val="006813D2"/>
    <w:rsid w:val="00684027"/>
    <w:rsid w:val="0068794B"/>
    <w:rsid w:val="00687DD4"/>
    <w:rsid w:val="006956B0"/>
    <w:rsid w:val="006A14A2"/>
    <w:rsid w:val="006B0287"/>
    <w:rsid w:val="006B0A74"/>
    <w:rsid w:val="006B0B70"/>
    <w:rsid w:val="006B72B4"/>
    <w:rsid w:val="006C3191"/>
    <w:rsid w:val="006C3326"/>
    <w:rsid w:val="006C5B14"/>
    <w:rsid w:val="006D2468"/>
    <w:rsid w:val="006D3B72"/>
    <w:rsid w:val="006D418C"/>
    <w:rsid w:val="006D51E7"/>
    <w:rsid w:val="006E0180"/>
    <w:rsid w:val="006E4EAE"/>
    <w:rsid w:val="006E52C3"/>
    <w:rsid w:val="006E5733"/>
    <w:rsid w:val="006F31B8"/>
    <w:rsid w:val="006F3764"/>
    <w:rsid w:val="006F3E6F"/>
    <w:rsid w:val="00702EF5"/>
    <w:rsid w:val="00703358"/>
    <w:rsid w:val="00703EBB"/>
    <w:rsid w:val="00706BC7"/>
    <w:rsid w:val="00707CB6"/>
    <w:rsid w:val="00715386"/>
    <w:rsid w:val="00716956"/>
    <w:rsid w:val="00716ADD"/>
    <w:rsid w:val="00717433"/>
    <w:rsid w:val="00726497"/>
    <w:rsid w:val="00727387"/>
    <w:rsid w:val="00730F78"/>
    <w:rsid w:val="0073503D"/>
    <w:rsid w:val="00742EE3"/>
    <w:rsid w:val="007459AF"/>
    <w:rsid w:val="007460C1"/>
    <w:rsid w:val="00747394"/>
    <w:rsid w:val="00751B01"/>
    <w:rsid w:val="00752990"/>
    <w:rsid w:val="0076174E"/>
    <w:rsid w:val="00762EC0"/>
    <w:rsid w:val="00772100"/>
    <w:rsid w:val="00773039"/>
    <w:rsid w:val="0077483D"/>
    <w:rsid w:val="0077513A"/>
    <w:rsid w:val="007803C6"/>
    <w:rsid w:val="00782F16"/>
    <w:rsid w:val="00784AD8"/>
    <w:rsid w:val="0078641A"/>
    <w:rsid w:val="0078741A"/>
    <w:rsid w:val="007A44A4"/>
    <w:rsid w:val="007B0790"/>
    <w:rsid w:val="007B2AF8"/>
    <w:rsid w:val="007B5DC2"/>
    <w:rsid w:val="007B73FE"/>
    <w:rsid w:val="007C3FAD"/>
    <w:rsid w:val="007D0731"/>
    <w:rsid w:val="007D347C"/>
    <w:rsid w:val="007E1579"/>
    <w:rsid w:val="007E367C"/>
    <w:rsid w:val="007E5C01"/>
    <w:rsid w:val="007E6AAC"/>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110E"/>
    <w:rsid w:val="00831394"/>
    <w:rsid w:val="008327AD"/>
    <w:rsid w:val="00832B5C"/>
    <w:rsid w:val="00834B25"/>
    <w:rsid w:val="008354A3"/>
    <w:rsid w:val="0084037C"/>
    <w:rsid w:val="008514AE"/>
    <w:rsid w:val="00851D5C"/>
    <w:rsid w:val="00854099"/>
    <w:rsid w:val="0085692D"/>
    <w:rsid w:val="00857B1F"/>
    <w:rsid w:val="00857CA4"/>
    <w:rsid w:val="00863611"/>
    <w:rsid w:val="00866E3A"/>
    <w:rsid w:val="00872FFA"/>
    <w:rsid w:val="0087544B"/>
    <w:rsid w:val="00875CBF"/>
    <w:rsid w:val="0088037B"/>
    <w:rsid w:val="008810E7"/>
    <w:rsid w:val="00882305"/>
    <w:rsid w:val="008854FE"/>
    <w:rsid w:val="00885674"/>
    <w:rsid w:val="00887FAE"/>
    <w:rsid w:val="008903BE"/>
    <w:rsid w:val="00891571"/>
    <w:rsid w:val="00892AB2"/>
    <w:rsid w:val="008946FF"/>
    <w:rsid w:val="00897BCD"/>
    <w:rsid w:val="008A0D7A"/>
    <w:rsid w:val="008A7CD5"/>
    <w:rsid w:val="008B0C82"/>
    <w:rsid w:val="008B24D8"/>
    <w:rsid w:val="008B5331"/>
    <w:rsid w:val="008B53D0"/>
    <w:rsid w:val="008C3626"/>
    <w:rsid w:val="008C4BA0"/>
    <w:rsid w:val="008C7203"/>
    <w:rsid w:val="008D30A7"/>
    <w:rsid w:val="008D7EB8"/>
    <w:rsid w:val="008E6ECA"/>
    <w:rsid w:val="008F3790"/>
    <w:rsid w:val="008F4F3B"/>
    <w:rsid w:val="008F55B5"/>
    <w:rsid w:val="008F5BA1"/>
    <w:rsid w:val="00900409"/>
    <w:rsid w:val="00900EB0"/>
    <w:rsid w:val="00901CA8"/>
    <w:rsid w:val="00901DA9"/>
    <w:rsid w:val="00906FB7"/>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27FD"/>
    <w:rsid w:val="00945195"/>
    <w:rsid w:val="00947333"/>
    <w:rsid w:val="00953EC9"/>
    <w:rsid w:val="0095538D"/>
    <w:rsid w:val="009622D4"/>
    <w:rsid w:val="00970DA5"/>
    <w:rsid w:val="0097248C"/>
    <w:rsid w:val="009766F0"/>
    <w:rsid w:val="009847E0"/>
    <w:rsid w:val="00990D9F"/>
    <w:rsid w:val="00997A23"/>
    <w:rsid w:val="009A68DC"/>
    <w:rsid w:val="009A71D4"/>
    <w:rsid w:val="009B120B"/>
    <w:rsid w:val="009C0870"/>
    <w:rsid w:val="009C08C6"/>
    <w:rsid w:val="009C1B29"/>
    <w:rsid w:val="009C717C"/>
    <w:rsid w:val="009D0DA8"/>
    <w:rsid w:val="009D0FD7"/>
    <w:rsid w:val="009D2F22"/>
    <w:rsid w:val="009D7219"/>
    <w:rsid w:val="009D78B9"/>
    <w:rsid w:val="009E12CE"/>
    <w:rsid w:val="009E5E41"/>
    <w:rsid w:val="009F38A6"/>
    <w:rsid w:val="009F41F6"/>
    <w:rsid w:val="009F79AE"/>
    <w:rsid w:val="00A00AFF"/>
    <w:rsid w:val="00A0269D"/>
    <w:rsid w:val="00A02C06"/>
    <w:rsid w:val="00A1329F"/>
    <w:rsid w:val="00A167DD"/>
    <w:rsid w:val="00A331A3"/>
    <w:rsid w:val="00A35735"/>
    <w:rsid w:val="00A37C21"/>
    <w:rsid w:val="00A4150B"/>
    <w:rsid w:val="00A44BF0"/>
    <w:rsid w:val="00A5047F"/>
    <w:rsid w:val="00A578E5"/>
    <w:rsid w:val="00A62581"/>
    <w:rsid w:val="00A62CEB"/>
    <w:rsid w:val="00A67E23"/>
    <w:rsid w:val="00A77DBC"/>
    <w:rsid w:val="00A77DF4"/>
    <w:rsid w:val="00A84349"/>
    <w:rsid w:val="00A86A88"/>
    <w:rsid w:val="00A9327E"/>
    <w:rsid w:val="00A95DC1"/>
    <w:rsid w:val="00AA2143"/>
    <w:rsid w:val="00AA2182"/>
    <w:rsid w:val="00AA2420"/>
    <w:rsid w:val="00AA4603"/>
    <w:rsid w:val="00AA7A8E"/>
    <w:rsid w:val="00AB6E5D"/>
    <w:rsid w:val="00AC1065"/>
    <w:rsid w:val="00AC1C17"/>
    <w:rsid w:val="00AC2A19"/>
    <w:rsid w:val="00AC3DD8"/>
    <w:rsid w:val="00AC4084"/>
    <w:rsid w:val="00AD327E"/>
    <w:rsid w:val="00AD59E1"/>
    <w:rsid w:val="00AD6751"/>
    <w:rsid w:val="00AE203D"/>
    <w:rsid w:val="00B02A16"/>
    <w:rsid w:val="00B04C4C"/>
    <w:rsid w:val="00B0650C"/>
    <w:rsid w:val="00B13D1E"/>
    <w:rsid w:val="00B14D14"/>
    <w:rsid w:val="00B1580B"/>
    <w:rsid w:val="00B1747F"/>
    <w:rsid w:val="00B211D7"/>
    <w:rsid w:val="00B2326A"/>
    <w:rsid w:val="00B300CF"/>
    <w:rsid w:val="00B36F18"/>
    <w:rsid w:val="00B50596"/>
    <w:rsid w:val="00B51369"/>
    <w:rsid w:val="00B51B91"/>
    <w:rsid w:val="00B546D0"/>
    <w:rsid w:val="00B55546"/>
    <w:rsid w:val="00B5626F"/>
    <w:rsid w:val="00B6123D"/>
    <w:rsid w:val="00B6171A"/>
    <w:rsid w:val="00B67115"/>
    <w:rsid w:val="00B71421"/>
    <w:rsid w:val="00B73BAB"/>
    <w:rsid w:val="00B74FE2"/>
    <w:rsid w:val="00B755D4"/>
    <w:rsid w:val="00B77166"/>
    <w:rsid w:val="00B80A13"/>
    <w:rsid w:val="00B8142B"/>
    <w:rsid w:val="00B82F82"/>
    <w:rsid w:val="00B83871"/>
    <w:rsid w:val="00B90E45"/>
    <w:rsid w:val="00B93807"/>
    <w:rsid w:val="00B94AC5"/>
    <w:rsid w:val="00B9571A"/>
    <w:rsid w:val="00BA73BA"/>
    <w:rsid w:val="00BA7B7F"/>
    <w:rsid w:val="00BB176E"/>
    <w:rsid w:val="00BB4A9F"/>
    <w:rsid w:val="00BB759B"/>
    <w:rsid w:val="00BC1AA0"/>
    <w:rsid w:val="00BC1FDF"/>
    <w:rsid w:val="00BC2518"/>
    <w:rsid w:val="00BD24AC"/>
    <w:rsid w:val="00BD37D1"/>
    <w:rsid w:val="00BD51D9"/>
    <w:rsid w:val="00BE2CFF"/>
    <w:rsid w:val="00BE3DBB"/>
    <w:rsid w:val="00BE53E4"/>
    <w:rsid w:val="00BE53FE"/>
    <w:rsid w:val="00BE60BC"/>
    <w:rsid w:val="00BF1FAE"/>
    <w:rsid w:val="00BF243F"/>
    <w:rsid w:val="00BF5C37"/>
    <w:rsid w:val="00BF6ABB"/>
    <w:rsid w:val="00BF79ED"/>
    <w:rsid w:val="00C00586"/>
    <w:rsid w:val="00C04849"/>
    <w:rsid w:val="00C0510D"/>
    <w:rsid w:val="00C05421"/>
    <w:rsid w:val="00C05764"/>
    <w:rsid w:val="00C05F62"/>
    <w:rsid w:val="00C063BA"/>
    <w:rsid w:val="00C11E5E"/>
    <w:rsid w:val="00C129AF"/>
    <w:rsid w:val="00C14781"/>
    <w:rsid w:val="00C15B1D"/>
    <w:rsid w:val="00C203A4"/>
    <w:rsid w:val="00C20DEF"/>
    <w:rsid w:val="00C4167F"/>
    <w:rsid w:val="00C477E1"/>
    <w:rsid w:val="00C5077C"/>
    <w:rsid w:val="00C54835"/>
    <w:rsid w:val="00C620F8"/>
    <w:rsid w:val="00C62ED1"/>
    <w:rsid w:val="00C657F0"/>
    <w:rsid w:val="00C74936"/>
    <w:rsid w:val="00C77B13"/>
    <w:rsid w:val="00C8119E"/>
    <w:rsid w:val="00CA3752"/>
    <w:rsid w:val="00CA78A9"/>
    <w:rsid w:val="00CB0A46"/>
    <w:rsid w:val="00CB1FA6"/>
    <w:rsid w:val="00CB27B9"/>
    <w:rsid w:val="00CB3B88"/>
    <w:rsid w:val="00CB5CCA"/>
    <w:rsid w:val="00CB66CF"/>
    <w:rsid w:val="00CC0029"/>
    <w:rsid w:val="00CC43A8"/>
    <w:rsid w:val="00CC4F1F"/>
    <w:rsid w:val="00CC526C"/>
    <w:rsid w:val="00CC55B3"/>
    <w:rsid w:val="00CD05BB"/>
    <w:rsid w:val="00CF2D71"/>
    <w:rsid w:val="00CF427F"/>
    <w:rsid w:val="00D05EA9"/>
    <w:rsid w:val="00D062C6"/>
    <w:rsid w:val="00D07759"/>
    <w:rsid w:val="00D15E02"/>
    <w:rsid w:val="00D16959"/>
    <w:rsid w:val="00D2026C"/>
    <w:rsid w:val="00D242AE"/>
    <w:rsid w:val="00D259AE"/>
    <w:rsid w:val="00D32A76"/>
    <w:rsid w:val="00D32C04"/>
    <w:rsid w:val="00D33FA9"/>
    <w:rsid w:val="00D355E0"/>
    <w:rsid w:val="00D40067"/>
    <w:rsid w:val="00D416AA"/>
    <w:rsid w:val="00D44E40"/>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5C36"/>
    <w:rsid w:val="00D95E81"/>
    <w:rsid w:val="00D96F99"/>
    <w:rsid w:val="00DA090C"/>
    <w:rsid w:val="00DA0CFC"/>
    <w:rsid w:val="00DB367A"/>
    <w:rsid w:val="00DB3DFA"/>
    <w:rsid w:val="00DC1144"/>
    <w:rsid w:val="00DC38FE"/>
    <w:rsid w:val="00DC4D92"/>
    <w:rsid w:val="00DC5C8C"/>
    <w:rsid w:val="00DC6F37"/>
    <w:rsid w:val="00DD383D"/>
    <w:rsid w:val="00DD47B6"/>
    <w:rsid w:val="00DE4E7B"/>
    <w:rsid w:val="00DE7E00"/>
    <w:rsid w:val="00DF1DC9"/>
    <w:rsid w:val="00DF226C"/>
    <w:rsid w:val="00DF2D45"/>
    <w:rsid w:val="00DF4589"/>
    <w:rsid w:val="00E01875"/>
    <w:rsid w:val="00E03069"/>
    <w:rsid w:val="00E05B01"/>
    <w:rsid w:val="00E061B6"/>
    <w:rsid w:val="00E072E7"/>
    <w:rsid w:val="00E07ACD"/>
    <w:rsid w:val="00E101CC"/>
    <w:rsid w:val="00E12F54"/>
    <w:rsid w:val="00E1373E"/>
    <w:rsid w:val="00E15BDA"/>
    <w:rsid w:val="00E2090E"/>
    <w:rsid w:val="00E21B1F"/>
    <w:rsid w:val="00E2789A"/>
    <w:rsid w:val="00E30775"/>
    <w:rsid w:val="00E32E5D"/>
    <w:rsid w:val="00E35DA3"/>
    <w:rsid w:val="00E4045B"/>
    <w:rsid w:val="00E42BFF"/>
    <w:rsid w:val="00E43D1E"/>
    <w:rsid w:val="00E47277"/>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B0D11"/>
    <w:rsid w:val="00EB0D23"/>
    <w:rsid w:val="00EB25A5"/>
    <w:rsid w:val="00EB739A"/>
    <w:rsid w:val="00EC32BD"/>
    <w:rsid w:val="00EC69E5"/>
    <w:rsid w:val="00ED4273"/>
    <w:rsid w:val="00ED6243"/>
    <w:rsid w:val="00EE1450"/>
    <w:rsid w:val="00EE1C29"/>
    <w:rsid w:val="00EE2C1D"/>
    <w:rsid w:val="00EE32A8"/>
    <w:rsid w:val="00EE47FE"/>
    <w:rsid w:val="00EE586E"/>
    <w:rsid w:val="00EF0880"/>
    <w:rsid w:val="00EF088B"/>
    <w:rsid w:val="00EF217E"/>
    <w:rsid w:val="00EF64CD"/>
    <w:rsid w:val="00F00058"/>
    <w:rsid w:val="00F0114B"/>
    <w:rsid w:val="00F02138"/>
    <w:rsid w:val="00F03913"/>
    <w:rsid w:val="00F14D71"/>
    <w:rsid w:val="00F164C2"/>
    <w:rsid w:val="00F166C8"/>
    <w:rsid w:val="00F20572"/>
    <w:rsid w:val="00F2116D"/>
    <w:rsid w:val="00F270C1"/>
    <w:rsid w:val="00F32D52"/>
    <w:rsid w:val="00F33AE3"/>
    <w:rsid w:val="00F36B9D"/>
    <w:rsid w:val="00F43452"/>
    <w:rsid w:val="00F43E29"/>
    <w:rsid w:val="00F4623B"/>
    <w:rsid w:val="00F52283"/>
    <w:rsid w:val="00F5668D"/>
    <w:rsid w:val="00F57BD4"/>
    <w:rsid w:val="00F60535"/>
    <w:rsid w:val="00F607DC"/>
    <w:rsid w:val="00F743CE"/>
    <w:rsid w:val="00F74ADE"/>
    <w:rsid w:val="00F77CFF"/>
    <w:rsid w:val="00F77D5C"/>
    <w:rsid w:val="00F82A3A"/>
    <w:rsid w:val="00F846A5"/>
    <w:rsid w:val="00F85DA8"/>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E4AAF"/>
    <w:rsid w:val="0024252A"/>
    <w:rsid w:val="002D29C0"/>
    <w:rsid w:val="002D73E1"/>
    <w:rsid w:val="003C1F4B"/>
    <w:rsid w:val="00403713"/>
    <w:rsid w:val="0048019C"/>
    <w:rsid w:val="004C6157"/>
    <w:rsid w:val="004D0E81"/>
    <w:rsid w:val="004E0D45"/>
    <w:rsid w:val="00541510"/>
    <w:rsid w:val="00577ABD"/>
    <w:rsid w:val="00583C7F"/>
    <w:rsid w:val="00776ED2"/>
    <w:rsid w:val="00793F02"/>
    <w:rsid w:val="007C1067"/>
    <w:rsid w:val="008162DD"/>
    <w:rsid w:val="0083164C"/>
    <w:rsid w:val="00847EDC"/>
    <w:rsid w:val="008A46F3"/>
    <w:rsid w:val="008D6F36"/>
    <w:rsid w:val="00940C0C"/>
    <w:rsid w:val="009760DF"/>
    <w:rsid w:val="00A4744F"/>
    <w:rsid w:val="00AA0DE3"/>
    <w:rsid w:val="00AB2845"/>
    <w:rsid w:val="00AD69D6"/>
    <w:rsid w:val="00B12EDD"/>
    <w:rsid w:val="00BB3C2C"/>
    <w:rsid w:val="00CF74E3"/>
    <w:rsid w:val="00D221B7"/>
    <w:rsid w:val="00D82033"/>
    <w:rsid w:val="00E07789"/>
    <w:rsid w:val="00E10BD7"/>
    <w:rsid w:val="00E27363"/>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4089</Words>
  <Characters>151765</Characters>
  <Application>Microsoft Office Word</Application>
  <DocSecurity>0</DocSecurity>
  <Lines>1264</Lines>
  <Paragraphs>351</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75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18</cp:revision>
  <cp:lastPrinted>2021-12-06T10:49:00Z</cp:lastPrinted>
  <dcterms:created xsi:type="dcterms:W3CDTF">2022-01-19T15:49:00Z</dcterms:created>
  <dcterms:modified xsi:type="dcterms:W3CDTF">2022-01-1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